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EE53CA" w14:textId="0DA8BA55" w:rsidR="00AD5AA8" w:rsidRPr="00F81282" w:rsidRDefault="00F81282" w:rsidP="00F81282">
      <w:pPr>
        <w:jc w:val="center"/>
        <w:rPr>
          <w:rFonts w:ascii="Palatino Linotype" w:hAnsi="Palatino Linotype"/>
          <w:b/>
          <w:color w:val="4F81BD" w:themeColor="accent1"/>
          <w:sz w:val="28"/>
          <w:szCs w:val="28"/>
        </w:rPr>
      </w:pPr>
      <w:r>
        <w:rPr>
          <w:rFonts w:ascii="Palatino Linotype" w:hAnsi="Palatino Linotype"/>
          <w:b/>
          <w:color w:val="4F81BD" w:themeColor="accent1"/>
          <w:sz w:val="28"/>
          <w:szCs w:val="28"/>
        </w:rPr>
        <w:t xml:space="preserve">Meningkatkan Kreativitas Seni Pada Anak Usia 5-6 Tahun Melalui Media </w:t>
      </w:r>
      <w:r w:rsidRPr="00F81282">
        <w:rPr>
          <w:rFonts w:ascii="Palatino Linotype" w:hAnsi="Palatino Linotype"/>
          <w:b/>
          <w:i/>
          <w:color w:val="4F81BD" w:themeColor="accent1"/>
          <w:sz w:val="28"/>
          <w:szCs w:val="28"/>
        </w:rPr>
        <w:t>Pop Up Book</w:t>
      </w:r>
    </w:p>
    <w:p w14:paraId="061147B9" w14:textId="3FCF7172" w:rsidR="00AD5AA8" w:rsidRPr="00734C08" w:rsidRDefault="00FC7A97" w:rsidP="00F81282">
      <w:pPr>
        <w:jc w:val="center"/>
        <w:rPr>
          <w:rFonts w:ascii="Palatino Linotype" w:hAnsi="Palatino Linotype"/>
          <w:b/>
          <w:bCs/>
          <w:i/>
          <w:sz w:val="22"/>
          <w:szCs w:val="22"/>
          <w:vertAlign w:val="superscript"/>
        </w:rPr>
      </w:pPr>
      <w:r>
        <w:rPr>
          <w:rFonts w:ascii="Palatino Linotype" w:hAnsi="Palatino Linotype"/>
          <w:b/>
          <w:bCs/>
          <w:i/>
          <w:sz w:val="22"/>
          <w:szCs w:val="22"/>
        </w:rPr>
        <w:t>Nurul Azmi Pasaribu</w:t>
      </w:r>
      <w:r w:rsidR="00AD5AA8" w:rsidRPr="00662BAB">
        <w:rPr>
          <w:rFonts w:ascii="Palatino Linotype" w:hAnsi="Palatino Linotype"/>
          <w:b/>
          <w:bCs/>
          <w:i/>
          <w:sz w:val="22"/>
          <w:szCs w:val="22"/>
          <w:vertAlign w:val="superscript"/>
        </w:rPr>
        <w:t>1</w:t>
      </w:r>
      <w:r w:rsidR="00AD5AA8" w:rsidRPr="00662BAB">
        <w:rPr>
          <w:rFonts w:ascii="Palatino Linotype" w:hAnsi="Palatino Linotype"/>
          <w:b/>
          <w:bCs/>
          <w:i/>
          <w:sz w:val="22"/>
          <w:szCs w:val="22"/>
          <w:lang w:val="id-ID"/>
        </w:rPr>
        <w:t xml:space="preserve"> </w:t>
      </w:r>
      <w:r w:rsidR="00734C08">
        <w:rPr>
          <w:rFonts w:ascii="Palatino Linotype" w:hAnsi="Palatino Linotype"/>
          <w:b/>
          <w:bCs/>
          <w:i/>
          <w:sz w:val="22"/>
          <w:szCs w:val="22"/>
        </w:rPr>
        <w:t>Masganti Sit</w:t>
      </w:r>
    </w:p>
    <w:p w14:paraId="1459A4AB" w14:textId="1728055B" w:rsidR="005A66D9" w:rsidRPr="00FC7A97" w:rsidRDefault="00AD5AA8" w:rsidP="00F81282">
      <w:pPr>
        <w:jc w:val="center"/>
        <w:rPr>
          <w:rFonts w:ascii="Palatino Linotype" w:hAnsi="Palatino Linotype"/>
          <w:sz w:val="22"/>
          <w:szCs w:val="22"/>
        </w:rPr>
      </w:pPr>
      <w:r w:rsidRPr="00662BAB">
        <w:rPr>
          <w:rFonts w:ascii="Palatino Linotype" w:hAnsi="Palatino Linotype"/>
          <w:sz w:val="22"/>
          <w:szCs w:val="22"/>
          <w:vertAlign w:val="superscript"/>
        </w:rPr>
        <w:t>1</w:t>
      </w:r>
      <w:r w:rsidR="00F81282">
        <w:rPr>
          <w:rFonts w:ascii="Palatino Linotype" w:hAnsi="Palatino Linotype"/>
          <w:sz w:val="22"/>
          <w:szCs w:val="22"/>
          <w:vertAlign w:val="superscript"/>
        </w:rPr>
        <w:t>,2,</w:t>
      </w:r>
      <w:r w:rsidR="00CE30CC">
        <w:rPr>
          <w:rFonts w:ascii="Palatino Linotype" w:hAnsi="Palatino Linotype"/>
          <w:sz w:val="22"/>
          <w:szCs w:val="22"/>
          <w:vertAlign w:val="superscript"/>
        </w:rPr>
        <w:t xml:space="preserve"> </w:t>
      </w:r>
      <w:r w:rsidR="00FC7A97">
        <w:rPr>
          <w:rFonts w:ascii="Palatino Linotype" w:hAnsi="Palatino Linotype"/>
          <w:sz w:val="22"/>
          <w:szCs w:val="22"/>
        </w:rPr>
        <w:t xml:space="preserve">Universitas Islam Negeri Sumatera Utara </w:t>
      </w:r>
      <w:r w:rsidRPr="00662BAB">
        <w:rPr>
          <w:rFonts w:ascii="Palatino Linotype" w:hAnsi="Palatino Linotype"/>
          <w:sz w:val="22"/>
          <w:szCs w:val="22"/>
        </w:rPr>
        <w:t>/</w:t>
      </w:r>
      <w:r w:rsidR="00CE30CC">
        <w:rPr>
          <w:rFonts w:ascii="Palatino Linotype" w:hAnsi="Palatino Linotype"/>
          <w:sz w:val="22"/>
          <w:szCs w:val="22"/>
        </w:rPr>
        <w:t xml:space="preserve"> </w:t>
      </w:r>
      <w:r w:rsidR="00FC7A97">
        <w:rPr>
          <w:rFonts w:ascii="Palatino Linotype" w:hAnsi="Palatino Linotype"/>
          <w:sz w:val="22"/>
          <w:szCs w:val="22"/>
        </w:rPr>
        <w:t xml:space="preserve">Medan </w:t>
      </w:r>
      <w:r w:rsidR="00FC7A97">
        <w:rPr>
          <w:rFonts w:ascii="Palatino Linotype" w:hAnsi="Palatino Linotype"/>
          <w:sz w:val="22"/>
          <w:szCs w:val="22"/>
          <w:lang w:val="id-ID"/>
        </w:rPr>
        <w:t>,</w:t>
      </w:r>
      <w:r w:rsidR="00FC7A97">
        <w:rPr>
          <w:rFonts w:ascii="Palatino Linotype" w:hAnsi="Palatino Linotype"/>
          <w:sz w:val="22"/>
          <w:szCs w:val="22"/>
        </w:rPr>
        <w:t>Indonesia</w:t>
      </w:r>
    </w:p>
    <w:p w14:paraId="50D00D3C" w14:textId="7090D79C" w:rsidR="00F81282" w:rsidRDefault="00AD5AA8" w:rsidP="00325E2D">
      <w:pPr>
        <w:jc w:val="center"/>
        <w:rPr>
          <w:rFonts w:ascii="Palatino Linotype" w:hAnsi="Palatino Linotype" w:cs="Arial"/>
          <w:sz w:val="22"/>
          <w:szCs w:val="22"/>
        </w:rPr>
      </w:pPr>
      <w:r w:rsidRPr="00662BAB">
        <w:rPr>
          <w:rFonts w:ascii="Palatino Linotype" w:hAnsi="Palatino Linotype"/>
          <w:sz w:val="22"/>
          <w:szCs w:val="22"/>
          <w:lang w:val="id-ID"/>
        </w:rPr>
        <w:t>e</w:t>
      </w:r>
      <w:r w:rsidRPr="00662BAB">
        <w:rPr>
          <w:rFonts w:ascii="Palatino Linotype" w:hAnsi="Palatino Linotype"/>
          <w:sz w:val="22"/>
          <w:szCs w:val="22"/>
        </w:rPr>
        <w:t>-</w:t>
      </w:r>
      <w:r w:rsidRPr="00662BAB">
        <w:rPr>
          <w:rFonts w:ascii="Palatino Linotype" w:hAnsi="Palatino Linotype"/>
          <w:sz w:val="22"/>
          <w:szCs w:val="22"/>
          <w:lang w:val="id-ID"/>
        </w:rPr>
        <w:t>mail</w:t>
      </w:r>
      <w:r w:rsidRPr="00662BAB">
        <w:rPr>
          <w:rFonts w:ascii="Palatino Linotype" w:hAnsi="Palatino Linotype"/>
          <w:sz w:val="22"/>
          <w:szCs w:val="22"/>
        </w:rPr>
        <w:t xml:space="preserve">: </w:t>
      </w:r>
      <w:r w:rsidRPr="00662BAB">
        <w:rPr>
          <w:rFonts w:ascii="Palatino Linotype" w:hAnsi="Palatino Linotype"/>
          <w:bCs/>
          <w:sz w:val="22"/>
          <w:szCs w:val="22"/>
        </w:rPr>
        <w:t>*</w:t>
      </w:r>
      <w:r w:rsidR="009150E8" w:rsidRPr="009150E8">
        <w:rPr>
          <w:rFonts w:ascii="Palatino Linotype" w:hAnsi="Palatino Linotype"/>
          <w:bCs/>
          <w:sz w:val="22"/>
          <w:szCs w:val="22"/>
          <w:vertAlign w:val="superscript"/>
        </w:rPr>
        <w:t>1</w:t>
      </w:r>
      <w:r w:rsidR="009150E8" w:rsidRPr="009150E8">
        <w:rPr>
          <w:rFonts w:ascii="Palatino Linotype" w:hAnsi="Palatino Linotype"/>
          <w:sz w:val="22"/>
          <w:szCs w:val="22"/>
        </w:rPr>
        <w:t xml:space="preserve"> </w:t>
      </w:r>
      <w:r w:rsidR="009150E8" w:rsidRPr="009150E8">
        <w:rPr>
          <w:rFonts w:ascii="Palatino Linotype" w:hAnsi="Palatino Linotype"/>
          <w:i/>
          <w:color w:val="4F81BD" w:themeColor="accent1"/>
          <w:sz w:val="22"/>
          <w:szCs w:val="22"/>
        </w:rPr>
        <w:t>n</w:t>
      </w:r>
      <w:r w:rsidR="004247AF">
        <w:rPr>
          <w:rFonts w:ascii="Palatino Linotype" w:hAnsi="Palatino Linotype"/>
          <w:i/>
          <w:color w:val="4F81BD" w:themeColor="accent1"/>
          <w:sz w:val="22"/>
          <w:szCs w:val="22"/>
        </w:rPr>
        <w:t>urul0308212104@uinsu.ac.id</w:t>
      </w:r>
      <w:bookmarkStart w:id="0" w:name="_GoBack"/>
      <w:bookmarkEnd w:id="0"/>
      <w:r w:rsidR="009150E8" w:rsidRPr="009150E8">
        <w:rPr>
          <w:rFonts w:ascii="Palatino Linotype" w:hAnsi="Palatino Linotype"/>
          <w:bCs/>
          <w:i/>
          <w:color w:val="4F81BD" w:themeColor="accent1"/>
          <w:sz w:val="22"/>
          <w:szCs w:val="22"/>
          <w:lang w:eastAsia="en-US"/>
        </w:rPr>
        <w:t xml:space="preserve"> </w:t>
      </w:r>
    </w:p>
    <w:p w14:paraId="06A70DE8" w14:textId="0E4BF3CA" w:rsidR="00AD5AA8" w:rsidRPr="00662BAB" w:rsidRDefault="00B2212E" w:rsidP="00662BAB">
      <w:pPr>
        <w:jc w:val="center"/>
        <w:rPr>
          <w:rFonts w:ascii="Palatino Linotype" w:hAnsi="Palatino Linotype"/>
          <w:b/>
          <w:bCs/>
          <w:i/>
          <w:sz w:val="22"/>
          <w:szCs w:val="22"/>
          <w:vertAlign w:val="superscript"/>
          <w:lang w:val="id-ID"/>
        </w:rPr>
      </w:pPr>
      <w:r>
        <w:rPr>
          <w:rFonts w:ascii="Palatino Linotype" w:hAnsi="Palatino Linotype"/>
          <w:bCs/>
          <w:noProof/>
          <w:sz w:val="22"/>
          <w:szCs w:val="22"/>
          <w:lang w:val="id-ID" w:eastAsia="id-ID"/>
        </w:rPr>
        <mc:AlternateContent>
          <mc:Choice Requires="wps">
            <w:drawing>
              <wp:anchor distT="0" distB="0" distL="114300" distR="114300" simplePos="0" relativeHeight="251660288" behindDoc="0" locked="0" layoutInCell="1" allowOverlap="1" wp14:anchorId="1CC342A4" wp14:editId="6690CE03">
                <wp:simplePos x="0" y="0"/>
                <wp:positionH relativeFrom="column">
                  <wp:posOffset>-64135</wp:posOffset>
                </wp:positionH>
                <wp:positionV relativeFrom="paragraph">
                  <wp:posOffset>106680</wp:posOffset>
                </wp:positionV>
                <wp:extent cx="1400810" cy="2641600"/>
                <wp:effectExtent l="0" t="0" r="0" b="0"/>
                <wp:wrapSquare wrapText="bothSides"/>
                <wp:docPr id="274273183" name="Rectangle 6"/>
                <wp:cNvGraphicFramePr/>
                <a:graphic xmlns:a="http://schemas.openxmlformats.org/drawingml/2006/main">
                  <a:graphicData uri="http://schemas.microsoft.com/office/word/2010/wordprocessingShape">
                    <wps:wsp>
                      <wps:cNvSpPr/>
                      <wps:spPr>
                        <a:xfrm>
                          <a:off x="0" y="0"/>
                          <a:ext cx="1400810" cy="26416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B7ED9DE" w14:textId="77777777" w:rsidR="00A35521" w:rsidRPr="00297018" w:rsidRDefault="00A35521"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A35521" w:rsidRPr="00BA712F" w:rsidRDefault="00A35521"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A35521" w:rsidRPr="00BA712F" w:rsidRDefault="00A35521"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A35521" w:rsidRPr="00BA712F" w:rsidRDefault="00A35521"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A35521" w:rsidRPr="00BA712F" w:rsidRDefault="00A35521"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A35521" w:rsidRPr="00BA712F" w:rsidRDefault="00A35521"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7777777" w:rsidR="00A35521" w:rsidRPr="00BA712F" w:rsidRDefault="00A35521" w:rsidP="00B2212E">
                            <w:pPr>
                              <w:jc w:val="left"/>
                              <w:textDirection w:val="btLr"/>
                              <w:rPr>
                                <w:rFonts w:ascii="Palatino Linotype" w:hAnsi="Palatino Linotype"/>
                                <w:i/>
                                <w:color w:val="000000"/>
                                <w:sz w:val="16"/>
                              </w:rPr>
                            </w:pPr>
                            <w:r w:rsidRPr="00BA712F">
                              <w:rPr>
                                <w:rFonts w:ascii="Palatino Linotype" w:hAnsi="Palatino Linotype"/>
                                <w:i/>
                                <w:color w:val="000000"/>
                                <w:sz w:val="16"/>
                              </w:rPr>
                              <w:t>Please Provide 3-5 Words of keywords separated by semicolon</w:t>
                            </w:r>
                          </w:p>
                          <w:p w14:paraId="58A38C8A" w14:textId="77777777" w:rsidR="00A35521" w:rsidRPr="00BA712F" w:rsidRDefault="00A35521" w:rsidP="00B2212E">
                            <w:pPr>
                              <w:jc w:val="left"/>
                              <w:textDirection w:val="btLr"/>
                              <w:rPr>
                                <w:rFonts w:ascii="Palatino Linotype" w:hAnsi="Palatino Linotype"/>
                                <w:iCs/>
                                <w:sz w:val="14"/>
                                <w:szCs w:val="18"/>
                              </w:rPr>
                            </w:pPr>
                          </w:p>
                          <w:p w14:paraId="3B70CAA3" w14:textId="77777777" w:rsidR="00A35521" w:rsidRPr="00BA712F" w:rsidRDefault="00A35521"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A35521" w:rsidRPr="00297018" w:rsidRDefault="00A35521" w:rsidP="00B2212E">
                            <w:pPr>
                              <w:jc w:val="center"/>
                              <w:rPr>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342A4" id="Rectangle 6" o:spid="_x0000_s1026" style="position:absolute;left:0;text-align:left;margin-left:-5.05pt;margin-top:8.4pt;width:110.3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" filled="f" stroked="f" strokeweight="2pt">
                <v:textbox>
                  <w:txbxContent>
                    <w:p w14:paraId="1B7ED9DE" w14:textId="77777777" w:rsidR="00A35521" w:rsidRPr="00297018" w:rsidRDefault="00A35521" w:rsidP="00B2212E">
                      <w:pPr>
                        <w:jc w:val="left"/>
                        <w:textDirection w:val="btLr"/>
                        <w:rPr>
                          <w:rFonts w:ascii="Palatino Linotype" w:hAnsi="Palatino Linotype"/>
                          <w:sz w:val="24"/>
                          <w:szCs w:val="24"/>
                          <w:u w:val="single"/>
                        </w:rPr>
                      </w:pPr>
                      <w:r w:rsidRPr="00297018">
                        <w:rPr>
                          <w:rFonts w:ascii="Palatino Linotype" w:hAnsi="Palatino Linotype"/>
                          <w:b/>
                          <w:color w:val="000000"/>
                          <w:sz w:val="22"/>
                          <w:szCs w:val="24"/>
                          <w:u w:val="single"/>
                        </w:rPr>
                        <w:t>ARTICLE INFO</w:t>
                      </w:r>
                    </w:p>
                    <w:p w14:paraId="6C78E1A7" w14:textId="77777777" w:rsidR="00A35521" w:rsidRPr="00BA712F" w:rsidRDefault="00A35521" w:rsidP="00B2212E">
                      <w:pPr>
                        <w:textDirection w:val="btLr"/>
                        <w:rPr>
                          <w:rFonts w:ascii="Palatino Linotype" w:hAnsi="Palatino Linotype"/>
                          <w:sz w:val="22"/>
                        </w:rPr>
                      </w:pPr>
                      <w:r w:rsidRPr="00BA712F">
                        <w:rPr>
                          <w:rFonts w:ascii="Palatino Linotype" w:hAnsi="Palatino Linotype"/>
                          <w:b/>
                          <w:i/>
                          <w:color w:val="000000"/>
                          <w:sz w:val="16"/>
                        </w:rPr>
                        <w:t>Article history:</w:t>
                      </w:r>
                    </w:p>
                    <w:p w14:paraId="7475B2DC" w14:textId="77777777" w:rsidR="00A35521" w:rsidRPr="00BA712F" w:rsidRDefault="00A35521"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Accepted:</w:t>
                      </w:r>
                    </w:p>
                    <w:p w14:paraId="625B910A" w14:textId="77777777" w:rsidR="00A35521" w:rsidRPr="00BA712F" w:rsidRDefault="00A35521" w:rsidP="00B2212E">
                      <w:pPr>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Revised:</w:t>
                      </w:r>
                    </w:p>
                    <w:p w14:paraId="6DD814DB" w14:textId="77777777" w:rsidR="00A35521" w:rsidRPr="00BA712F" w:rsidRDefault="00A35521" w:rsidP="00B2212E">
                      <w:pPr>
                        <w:spacing w:after="200"/>
                        <w:jc w:val="left"/>
                        <w:textDirection w:val="btLr"/>
                        <w:rPr>
                          <w:rFonts w:ascii="Palatino Linotype" w:eastAsia="Times" w:hAnsi="Palatino Linotype" w:cs="Times"/>
                          <w:color w:val="000000"/>
                          <w:sz w:val="16"/>
                          <w:szCs w:val="12"/>
                          <w:lang w:val="id-ID"/>
                        </w:rPr>
                      </w:pPr>
                      <w:r w:rsidRPr="00BA712F">
                        <w:rPr>
                          <w:rFonts w:ascii="Palatino Linotype" w:eastAsia="Times" w:hAnsi="Palatino Linotype" w:cs="Times"/>
                          <w:color w:val="000000"/>
                          <w:sz w:val="16"/>
                          <w:szCs w:val="12"/>
                          <w:lang w:val="id-ID"/>
                        </w:rPr>
                        <w:t>Published:</w:t>
                      </w:r>
                    </w:p>
                    <w:p w14:paraId="15A508CD" w14:textId="77777777" w:rsidR="00A35521" w:rsidRPr="00BA712F" w:rsidRDefault="00A35521" w:rsidP="00B2212E">
                      <w:pPr>
                        <w:textDirection w:val="btLr"/>
                        <w:rPr>
                          <w:rFonts w:ascii="Palatino Linotype" w:hAnsi="Palatino Linotype"/>
                          <w:sz w:val="22"/>
                        </w:rPr>
                      </w:pPr>
                      <w:r w:rsidRPr="00BA712F">
                        <w:rPr>
                          <w:rFonts w:ascii="Palatino Linotype" w:hAnsi="Palatino Linotype"/>
                          <w:b/>
                          <w:i/>
                          <w:color w:val="000000"/>
                          <w:sz w:val="16"/>
                        </w:rPr>
                        <w:t>Keywords:</w:t>
                      </w:r>
                    </w:p>
                    <w:p w14:paraId="774F6208" w14:textId="77777777" w:rsidR="00A35521" w:rsidRPr="00BA712F" w:rsidRDefault="00A35521" w:rsidP="00B2212E">
                      <w:pPr>
                        <w:jc w:val="left"/>
                        <w:textDirection w:val="btLr"/>
                        <w:rPr>
                          <w:rFonts w:ascii="Palatino Linotype" w:hAnsi="Palatino Linotype"/>
                          <w:i/>
                          <w:color w:val="000000"/>
                          <w:sz w:val="16"/>
                        </w:rPr>
                      </w:pPr>
                      <w:r w:rsidRPr="00BA712F">
                        <w:rPr>
                          <w:rFonts w:ascii="Palatino Linotype" w:hAnsi="Palatino Linotype"/>
                          <w:i/>
                          <w:color w:val="000000"/>
                          <w:sz w:val="16"/>
                        </w:rPr>
                        <w:t>Please Provide 3-5 Words of keywords separated by semicolon</w:t>
                      </w:r>
                    </w:p>
                    <w:p w14:paraId="58A38C8A" w14:textId="77777777" w:rsidR="00A35521" w:rsidRPr="00BA712F" w:rsidRDefault="00A35521" w:rsidP="00B2212E">
                      <w:pPr>
                        <w:jc w:val="left"/>
                        <w:textDirection w:val="btLr"/>
                        <w:rPr>
                          <w:rFonts w:ascii="Palatino Linotype" w:hAnsi="Palatino Linotype"/>
                          <w:iCs/>
                          <w:sz w:val="14"/>
                          <w:szCs w:val="18"/>
                        </w:rPr>
                      </w:pPr>
                    </w:p>
                    <w:p w14:paraId="3B70CAA3" w14:textId="77777777" w:rsidR="00A35521" w:rsidRPr="00BA712F" w:rsidRDefault="00A35521" w:rsidP="00B2212E">
                      <w:pPr>
                        <w:rPr>
                          <w:rFonts w:ascii="Palatino Linotype" w:hAnsi="Palatino Linotype"/>
                          <w:sz w:val="16"/>
                          <w:szCs w:val="16"/>
                        </w:rPr>
                      </w:pPr>
                      <w:r w:rsidRPr="00BA712F">
                        <w:rPr>
                          <w:rFonts w:ascii="Palatino Linotype" w:hAnsi="Palatino Linotype"/>
                          <w:b/>
                          <w:bCs/>
                          <w:sz w:val="16"/>
                          <w:szCs w:val="16"/>
                        </w:rPr>
                        <w:t>DOI</w:t>
                      </w:r>
                      <w:r w:rsidRPr="00BA712F">
                        <w:rPr>
                          <w:rFonts w:ascii="Palatino Linotype" w:hAnsi="Palatino Linotype"/>
                          <w:sz w:val="16"/>
                          <w:szCs w:val="16"/>
                        </w:rPr>
                        <w:t xml:space="preserve"> http://dx.doi.org/10.31000/ceria.v_i_.____</w:t>
                      </w:r>
                    </w:p>
                    <w:p w14:paraId="47FDAEB8" w14:textId="77777777" w:rsidR="00A35521" w:rsidRPr="00297018" w:rsidRDefault="00A35521" w:rsidP="00B2212E">
                      <w:pPr>
                        <w:jc w:val="center"/>
                        <w:rPr>
                          <w:sz w:val="20"/>
                          <w:szCs w:val="18"/>
                        </w:rPr>
                      </w:pPr>
                    </w:p>
                  </w:txbxContent>
                </v:textbox>
                <w10:wrap type="square"/>
              </v:rect>
            </w:pict>
          </mc:Fallback>
        </mc:AlternateContent>
      </w:r>
    </w:p>
    <w:p w14:paraId="51CD36E6" w14:textId="280FE607" w:rsidR="00AD5AA8" w:rsidRPr="00006149" w:rsidRDefault="00297018" w:rsidP="00CE30CC">
      <w:pPr>
        <w:rPr>
          <w:rFonts w:ascii="Palatino Linotype" w:hAnsi="Palatino Linotype"/>
          <w:b/>
          <w:sz w:val="22"/>
          <w:szCs w:val="22"/>
          <w:lang w:val="id-ID"/>
        </w:rPr>
      </w:pPr>
      <w:r w:rsidRPr="00006149">
        <w:rPr>
          <w:rFonts w:ascii="Palatino Linotype" w:hAnsi="Palatino Linotype"/>
          <w:b/>
          <w:bCs/>
          <w:iCs/>
          <w:sz w:val="22"/>
          <w:szCs w:val="22"/>
        </w:rPr>
        <w:t>ABSTRA</w:t>
      </w:r>
      <w:r>
        <w:rPr>
          <w:rFonts w:ascii="Palatino Linotype" w:hAnsi="Palatino Linotype"/>
          <w:b/>
          <w:bCs/>
          <w:iCs/>
          <w:sz w:val="22"/>
          <w:szCs w:val="22"/>
        </w:rPr>
        <w:t>CT</w:t>
      </w:r>
    </w:p>
    <w:p w14:paraId="249FEAFE" w14:textId="7B97ECEC" w:rsidR="00932A38" w:rsidRDefault="00932A38" w:rsidP="00932A38">
      <w:pPr>
        <w:rPr>
          <w:rFonts w:ascii="Palatino Linotype" w:hAnsi="Palatino Linotype"/>
          <w:bCs/>
          <w:sz w:val="22"/>
          <w:szCs w:val="22"/>
        </w:rPr>
      </w:pPr>
      <w:r w:rsidRPr="00932A38">
        <w:rPr>
          <w:rFonts w:ascii="Palatino Linotype" w:hAnsi="Palatino Linotype"/>
          <w:bCs/>
          <w:sz w:val="22"/>
          <w:szCs w:val="22"/>
        </w:rPr>
        <w:t xml:space="preserve">Penelitian ini bertujuan untuk meningkatkan kreativitas seni anak usia 5–6 tahun melalui media pop up book di RA Islamiyyah Gunung Melayu. Metode yang digunakan adalah Penelitian Tindakan Kelas (PTK) model Kemmis dan McTaggart dengan dua siklus. Subjek penelitian berjumlah 23 anak, terdiri dari 9 perempuan dan 14 laki-laki. Teknik pengumpulan data dilakukan melalui observasi dan dokumentasi dengan mencoba ide baru, melibatkan orang lain, dan menyelesaikan tantangan. Hasil menunjukkan peningkatan yang signifikan, yaitu pada pra siklus hanya 25,5% anak berada dalam kategori berkembang, meningkat menjadi 75% pada siklus I, dan mencapai 93,75% pada siklus II dalam kategori berkembang sangat baik. Temuan ini menunjukkan bahwa media </w:t>
      </w:r>
      <w:r w:rsidRPr="00932A38">
        <w:rPr>
          <w:rFonts w:ascii="Palatino Linotype" w:hAnsi="Palatino Linotype"/>
          <w:bCs/>
          <w:i/>
          <w:iCs/>
          <w:sz w:val="22"/>
          <w:szCs w:val="22"/>
        </w:rPr>
        <w:t>pop up book</w:t>
      </w:r>
      <w:r w:rsidRPr="00932A38">
        <w:rPr>
          <w:rFonts w:ascii="Palatino Linotype" w:hAnsi="Palatino Linotype"/>
          <w:bCs/>
          <w:sz w:val="22"/>
          <w:szCs w:val="22"/>
        </w:rPr>
        <w:t xml:space="preserve"> efektif dalam merangsang kreativitas seni anak melalui pengalaman belajar yang menyenangkan dan interaktif.</w:t>
      </w:r>
    </w:p>
    <w:p w14:paraId="581EBE6A" w14:textId="77777777" w:rsidR="001E44B1" w:rsidRPr="00932A38" w:rsidRDefault="001E44B1" w:rsidP="00932A38">
      <w:pPr>
        <w:rPr>
          <w:rFonts w:ascii="Palatino Linotype" w:hAnsi="Palatino Linotype"/>
          <w:bCs/>
          <w:sz w:val="22"/>
          <w:szCs w:val="22"/>
        </w:rPr>
      </w:pPr>
    </w:p>
    <w:p w14:paraId="79B7344C" w14:textId="700AA3D2" w:rsidR="000E10E0" w:rsidRPr="001E44B1" w:rsidRDefault="00932A38" w:rsidP="001E44B1">
      <w:pPr>
        <w:rPr>
          <w:rFonts w:ascii="Palatino Linotype" w:hAnsi="Palatino Linotype"/>
          <w:b/>
          <w:sz w:val="22"/>
          <w:szCs w:val="22"/>
        </w:rPr>
      </w:pPr>
      <w:r w:rsidRPr="001E44B1">
        <w:rPr>
          <w:rFonts w:ascii="Palatino Linotype" w:hAnsi="Palatino Linotype"/>
          <w:b/>
          <w:sz w:val="22"/>
          <w:szCs w:val="22"/>
        </w:rPr>
        <w:t>Kata kunci: kreativitas seni; anak usia dini; media pop up book</w:t>
      </w:r>
    </w:p>
    <w:p w14:paraId="0D53D264" w14:textId="5CBE8BDE" w:rsidR="002004B7" w:rsidRDefault="00B67BAD" w:rsidP="00325E2D">
      <w:pPr>
        <w:spacing w:line="360" w:lineRule="auto"/>
        <w:jc w:val="center"/>
        <w:rPr>
          <w:rFonts w:ascii="Palatino Linotype" w:hAnsi="Palatino Linotype"/>
          <w:b/>
          <w:sz w:val="22"/>
          <w:szCs w:val="22"/>
        </w:rPr>
      </w:pPr>
      <w:r w:rsidRPr="00B67BAD">
        <w:rPr>
          <w:rFonts w:ascii="Palatino Linotype" w:hAnsi="Palatino Linotype"/>
          <w:b/>
          <w:sz w:val="22"/>
          <w:szCs w:val="22"/>
          <w:lang w:val="id-ID"/>
        </w:rPr>
        <w:t>Introduction</w:t>
      </w:r>
    </w:p>
    <w:p w14:paraId="36C5A5AB" w14:textId="5026EFD1" w:rsidR="00AA19E7" w:rsidRDefault="00AA19E7" w:rsidP="000E10E0">
      <w:pPr>
        <w:spacing w:after="240" w:line="360" w:lineRule="auto"/>
        <w:ind w:left="-567" w:firstLine="424"/>
        <w:rPr>
          <w:rFonts w:ascii="Palatino Linotype" w:hAnsi="Palatino Linotype"/>
          <w:sz w:val="22"/>
          <w:szCs w:val="22"/>
        </w:rPr>
      </w:pPr>
      <w:r>
        <w:rPr>
          <w:rFonts w:ascii="Palatino Linotype" w:hAnsi="Palatino Linotype"/>
          <w:sz w:val="22"/>
          <w:szCs w:val="22"/>
        </w:rPr>
        <w:t>Adapun kreativitas menurut Munandar adalah kemampuan untuk membuat kombinasi baru berdasarkan data, informasi, atau unsur yang sudah ada. Jadi, kreativitas bukan hanya soal menggambar bagus, tetapi juga soal bagaimana anak berfikir dan mengekspresikan diri</w:t>
      </w:r>
      <w:r w:rsidR="00860180">
        <w:rPr>
          <w:rFonts w:ascii="Palatino Linotype" w:hAnsi="Palatino Linotype"/>
          <w:sz w:val="22"/>
          <w:szCs w:val="22"/>
        </w:rPr>
        <w:t xml:space="preserve"> </w:t>
      </w:r>
      <w:r>
        <w:rPr>
          <w:rFonts w:ascii="Palatino Linotype" w:hAnsi="Palatino Linotype"/>
          <w:sz w:val="22"/>
          <w:szCs w:val="22"/>
        </w:rPr>
        <w:t xml:space="preserve">dengan cara unik dan kreatif </w:t>
      </w:r>
      <w:r w:rsidR="00860180">
        <w:rPr>
          <w:rFonts w:ascii="Palatino Linotype" w:hAnsi="Palatino Linotype"/>
          <w:sz w:val="22"/>
          <w:szCs w:val="22"/>
        </w:rPr>
        <w:fldChar w:fldCharType="begin" w:fldLock="1"/>
      </w:r>
      <w:r w:rsidR="00B75AC3">
        <w:rPr>
          <w:rFonts w:ascii="Palatino Linotype" w:hAnsi="Palatino Linotype"/>
          <w:sz w:val="22"/>
          <w:szCs w:val="22"/>
        </w:rPr>
        <w:instrText>ADDIN CSL_CITATION {"citationItems":[{"id":"ITEM-1","itemData":{"author":[{"dropping-particle":"","family":"Amirah","given":"Nur","non-dropping-particle":"","parse-names":false,"suffix":""}],"container-title":"Jurnal Pemikiran dan Pengembangan Pembelajaran","id":"ITEM-1","issue":"2","issued":{"date-parts":[["2023"]]},"page":"1348","title":"Meningkatkan Kemampuan Menyimak Pada Anak Usia Dini Melalui Kegiatan Digital Storytelling","type":"article-journal","volume":"5"},"uris":["http://www.mendeley.com/documents/?uuid=cb259481-eca6-4061-80a9-6f7fd0e15e41","http://www.mendeley.com/documents/?uuid=8b5db664-0c4d-47d4-9d63-aa5216e7ce3a"]}],"mendeley":{"formattedCitation":"(Amirah, 2023)","plainTextFormattedCitation":"(Amirah, 2023)","previouslyFormattedCitation":"(Amirah, 2023)"},"properties":{"noteIndex":0},"schema":"https://github.com/citation-style-language/schema/raw/master/csl-citation.json"}</w:instrText>
      </w:r>
      <w:r w:rsidR="00860180">
        <w:rPr>
          <w:rFonts w:ascii="Palatino Linotype" w:hAnsi="Palatino Linotype"/>
          <w:sz w:val="22"/>
          <w:szCs w:val="22"/>
        </w:rPr>
        <w:fldChar w:fldCharType="separate"/>
      </w:r>
      <w:r w:rsidR="00860180" w:rsidRPr="00860180">
        <w:rPr>
          <w:rFonts w:ascii="Palatino Linotype" w:hAnsi="Palatino Linotype"/>
          <w:noProof/>
          <w:sz w:val="22"/>
          <w:szCs w:val="22"/>
        </w:rPr>
        <w:t>(Amirah, 2023)</w:t>
      </w:r>
      <w:r w:rsidR="00860180">
        <w:rPr>
          <w:rFonts w:ascii="Palatino Linotype" w:hAnsi="Palatino Linotype"/>
          <w:sz w:val="22"/>
          <w:szCs w:val="22"/>
        </w:rPr>
        <w:fldChar w:fldCharType="end"/>
      </w:r>
    </w:p>
    <w:p w14:paraId="67F6B783" w14:textId="2B895FA4" w:rsidR="006252EE" w:rsidRPr="00F81282" w:rsidRDefault="002A479F" w:rsidP="000E10E0">
      <w:pPr>
        <w:spacing w:before="240" w:line="360" w:lineRule="auto"/>
        <w:ind w:left="-567" w:firstLine="424"/>
        <w:rPr>
          <w:rFonts w:ascii="Palatino Linotype" w:hAnsi="Palatino Linotype"/>
          <w:sz w:val="22"/>
          <w:szCs w:val="22"/>
        </w:rPr>
      </w:pPr>
      <w:r>
        <w:rPr>
          <w:rFonts w:ascii="Palatino Linotype" w:hAnsi="Palatino Linotype"/>
          <w:bCs/>
          <w:sz w:val="22"/>
          <w:szCs w:val="22"/>
        </w:rPr>
        <w:lastRenderedPageBreak/>
        <w:t>M</w:t>
      </w:r>
      <w:r w:rsidR="00860180">
        <w:rPr>
          <w:rFonts w:ascii="Palatino Linotype" w:hAnsi="Palatino Linotype"/>
          <w:bCs/>
          <w:sz w:val="22"/>
          <w:szCs w:val="22"/>
        </w:rPr>
        <w:t>enciptakan kemudahan, penemuan dan berbagi cara untuk memberikan barang yang diminta untuk keberlangsungan dan kenyamanan.Kreasi anak sesuai minat dan bakat kemampuannya supanya anak bias lebih berkembang sesuai dengan optimunnya</w:t>
      </w:r>
      <w:r w:rsidR="00860180">
        <w:rPr>
          <w:rFonts w:ascii="Palatino Linotype" w:hAnsi="Palatino Linotype"/>
          <w:bCs/>
          <w:sz w:val="22"/>
          <w:szCs w:val="22"/>
        </w:rPr>
        <w:fldChar w:fldCharType="begin" w:fldLock="1"/>
      </w:r>
      <w:r w:rsidR="00B75AC3">
        <w:rPr>
          <w:rFonts w:ascii="Palatino Linotype" w:hAnsi="Palatino Linotype"/>
          <w:bCs/>
          <w:sz w:val="22"/>
          <w:szCs w:val="22"/>
        </w:rPr>
        <w:instrText>ADDIN CSL_CITATION {"citationItems":[{"id":"ITEM-1","itemData":{"DOI":"10.31932/jpdp.v10i1.3156","ISSN":"2461-078X","abstract":"This research aims to describe: 1) plan a learning process using a scientific approach, 2) conducting learning through a scientific approach, and 3) student creativity after participating in learning through a scientific approach. The research method applied descriptive qualitative research with interview, observation and documentation as data collection techniques. Based on the analysis, the results of this research are: 1) The teacher prepares a lesson plan (RPP) which contains complete components in implementing a scientific approach because it contains a description of the teacher's instructions asking students to carry out 5M activities. 2) the implementation of learning through a scientific approach regarding aspects of observing the surrounding environment and observing pictures on students' books, questioning activities by carrying out question and answer activities during learning activities, students trying to make handicrafts, students' reasoning activities analyzing the steps making handicrafts, and communicating activities are carried out by presenting the results of their assignments in front of the class. 3) The creativity of students of grades IV, V and VI has increased as evidenced by their ability to think critically, protect the surrounding environment by holding clean Fridays, making crafts from green beans, being able to ask questions and express opinions.","author":[{"dropping-particle":"","family":"Eha","given":"Eha","non-dropping-particle":"","parse-names":false,"suffix":""},{"dropping-particle":"","family":"Dewi","given":"Ratna Sari","non-dropping-particle":"","parse-names":false,"suffix":""},{"dropping-particle":"","family":"Pribadi","given":"Reksa Adya","non-dropping-particle":"","parse-names":false,"suffix":""}],"container-title":"JURNAL PENDIDIKAN DASAR PERKHASA: Jurnal Penelitian Pendidikan Dasar","id":"ITEM-1","issue":"1","issued":{"date-parts":[["2024"]]},"page":"256-277","title":"Proses Pengembangan Kreativitas Peserta Didik Melalui Kegiatan Pembelajaran Berbasis Pendekatan Saintifik Di Sd Negeri Ciomas 2","type":"article-journal","volume":"10"},"uris":["http://www.mendeley.com/documents/?uuid=409d4f63-4950-419d-9c94-47f1d2c7cd1e","http://www.mendeley.com/documents/?uuid=93948b3a-d1b5-4f51-bdca-e61316a7c1e6"]}],"mendeley":{"formattedCitation":"(Eha et al., 2024)","plainTextFormattedCitation":"(Eha et al., 2024)","previouslyFormattedCitation":"(Eha et al., 2024)"},"properties":{"noteIndex":0},"schema":"https://github.com/citation-style-language/schema/raw/master/csl-citation.json"}</w:instrText>
      </w:r>
      <w:r w:rsidR="00860180">
        <w:rPr>
          <w:rFonts w:ascii="Palatino Linotype" w:hAnsi="Palatino Linotype"/>
          <w:bCs/>
          <w:sz w:val="22"/>
          <w:szCs w:val="22"/>
        </w:rPr>
        <w:fldChar w:fldCharType="separate"/>
      </w:r>
      <w:r w:rsidR="00860180" w:rsidRPr="00860180">
        <w:rPr>
          <w:rFonts w:ascii="Palatino Linotype" w:hAnsi="Palatino Linotype"/>
          <w:bCs/>
          <w:noProof/>
          <w:sz w:val="22"/>
          <w:szCs w:val="22"/>
        </w:rPr>
        <w:t>(Eha et al., 2024)</w:t>
      </w:r>
      <w:r w:rsidR="00860180">
        <w:rPr>
          <w:rFonts w:ascii="Palatino Linotype" w:hAnsi="Palatino Linotype"/>
          <w:bCs/>
          <w:sz w:val="22"/>
          <w:szCs w:val="22"/>
        </w:rPr>
        <w:fldChar w:fldCharType="end"/>
      </w:r>
      <w:r w:rsidR="00F81282">
        <w:rPr>
          <w:rFonts w:ascii="Palatino Linotype" w:hAnsi="Palatino Linotype"/>
          <w:bCs/>
          <w:sz w:val="22"/>
          <w:szCs w:val="22"/>
        </w:rPr>
        <w:t>.</w:t>
      </w:r>
    </w:p>
    <w:p w14:paraId="309F4CCD" w14:textId="77777777" w:rsidR="00F81282" w:rsidRDefault="006252EE" w:rsidP="00F81282">
      <w:pPr>
        <w:pStyle w:val="BodyText"/>
        <w:spacing w:line="360" w:lineRule="auto"/>
        <w:ind w:left="-567" w:right="113" w:firstLine="567"/>
        <w:jc w:val="both"/>
        <w:rPr>
          <w:sz w:val="24"/>
          <w:szCs w:val="24"/>
        </w:rPr>
      </w:pPr>
      <w:r w:rsidRPr="00860180">
        <w:rPr>
          <w:rFonts w:ascii="Palatino Linotype" w:hAnsi="Palatino Linotype"/>
          <w:sz w:val="22"/>
          <w:szCs w:val="22"/>
        </w:rPr>
        <w:t>Kreativitas dapat dikembangkan dengan mendidik lingkungan yang dekat dengan anak, seperti lingkungan fisik, lingkungan teknis dan lingkungan sosial</w:t>
      </w:r>
      <w:r w:rsidR="00860180">
        <w:rPr>
          <w:rFonts w:ascii="Palatino Linotype" w:hAnsi="Palatino Linotype"/>
          <w:sz w:val="22"/>
          <w:szCs w:val="22"/>
        </w:rPr>
        <w:t xml:space="preserve"> </w:t>
      </w:r>
      <w:r w:rsidRPr="00860180">
        <w:rPr>
          <w:rFonts w:ascii="Palatino Linotype" w:hAnsi="Palatino Linotype"/>
          <w:sz w:val="22"/>
          <w:szCs w:val="22"/>
        </w:rPr>
        <w:t>(Pianda &amp; Rahmiati, 2020). Agar tumbuh optimal, mendidik di wilayah sekitar untuk pengembangan kreativitas anak, menerima informasi langsung, lebih komunikatif, belajar semakin nyata, dapat merasakan dan menjaga lingkungan, serta selesaikan permasalahan yang dihadapinya (Mayar et al., 2022).</w:t>
      </w:r>
      <w:r w:rsidRPr="00C84535">
        <w:rPr>
          <w:sz w:val="24"/>
          <w:szCs w:val="24"/>
        </w:rPr>
        <w:t xml:space="preserve"> </w:t>
      </w:r>
    </w:p>
    <w:p w14:paraId="59E41930" w14:textId="64920411" w:rsidR="00F81282" w:rsidRDefault="006252EE" w:rsidP="00F81282">
      <w:pPr>
        <w:pStyle w:val="BodyText"/>
        <w:spacing w:line="360" w:lineRule="auto"/>
        <w:ind w:left="-567" w:right="113" w:firstLine="567"/>
        <w:jc w:val="both"/>
        <w:rPr>
          <w:sz w:val="24"/>
          <w:szCs w:val="24"/>
        </w:rPr>
      </w:pPr>
      <w:r w:rsidRPr="00860180">
        <w:rPr>
          <w:rFonts w:ascii="Palatino Linotype" w:hAnsi="Palatino Linotype"/>
          <w:sz w:val="22"/>
          <w:szCs w:val="22"/>
        </w:rPr>
        <w:t xml:space="preserve">Untuk merangsang kreativitas pada pembelajaran anak usia ada membuat media </w:t>
      </w:r>
      <w:r w:rsidRPr="00E12DFA">
        <w:rPr>
          <w:rFonts w:ascii="Palatino Linotype" w:hAnsi="Palatino Linotype"/>
          <w:i/>
          <w:iCs/>
          <w:sz w:val="22"/>
          <w:szCs w:val="22"/>
        </w:rPr>
        <w:t>pop up book</w:t>
      </w:r>
      <w:r w:rsidRPr="00860180">
        <w:rPr>
          <w:rFonts w:ascii="Palatino Linotype" w:hAnsi="Palatino Linotype"/>
          <w:sz w:val="22"/>
          <w:szCs w:val="22"/>
        </w:rPr>
        <w:t xml:space="preserve"> yang disesuaikan dengan tahapan anak, belajar sambil bermain. Bermain merupakan kegiatan utama dalam mengembangkan imajinasi dan kreativitas. Dalam bermain dapat menstimulasi tujuan yang dicapai. Seperti kegiatan memilih warna atau mencocokkan warna adalah proses</w:t>
      </w:r>
      <w:r w:rsidR="002A479F">
        <w:rPr>
          <w:rFonts w:ascii="Palatino Linotype" w:hAnsi="Palatino Linotype"/>
          <w:sz w:val="22"/>
          <w:szCs w:val="22"/>
        </w:rPr>
        <w:t>.</w:t>
      </w:r>
    </w:p>
    <w:p w14:paraId="6EDB0369" w14:textId="7C174C3B" w:rsidR="006252EE" w:rsidRPr="00F81282" w:rsidRDefault="006252EE" w:rsidP="00F81282">
      <w:pPr>
        <w:pStyle w:val="BodyText"/>
        <w:spacing w:line="360" w:lineRule="auto"/>
        <w:ind w:left="-567" w:right="113" w:firstLine="567"/>
        <w:jc w:val="both"/>
        <w:rPr>
          <w:sz w:val="24"/>
          <w:szCs w:val="24"/>
        </w:rPr>
      </w:pPr>
      <w:r w:rsidRPr="00F81282">
        <w:rPr>
          <w:rFonts w:ascii="Palatino Linotype" w:hAnsi="Palatino Linotype"/>
          <w:i/>
          <w:sz w:val="22"/>
          <w:szCs w:val="22"/>
        </w:rPr>
        <w:t>Pop-up book</w:t>
      </w:r>
      <w:r w:rsidRPr="00860180">
        <w:rPr>
          <w:rFonts w:ascii="Palatino Linotype" w:hAnsi="Palatino Linotype"/>
          <w:sz w:val="22"/>
          <w:szCs w:val="22"/>
        </w:rPr>
        <w:t xml:space="preserve"> adalah buku dengan gambar yang bisa muncul atau bergerak saat dibuka. Buku ini dibuat dengan bentuk dan warna yang menarik supaya anak-anak senang melihat dan membacanya.Untuk anak usia dini, </w:t>
      </w:r>
      <w:r w:rsidRPr="00E12DFA">
        <w:rPr>
          <w:rFonts w:ascii="Palatino Linotype" w:hAnsi="Palatino Linotype"/>
          <w:i/>
          <w:iCs/>
          <w:sz w:val="22"/>
          <w:szCs w:val="22"/>
        </w:rPr>
        <w:t>pop-up book</w:t>
      </w:r>
      <w:r w:rsidRPr="00860180">
        <w:rPr>
          <w:rFonts w:ascii="Palatino Linotype" w:hAnsi="Palatino Linotype"/>
          <w:sz w:val="22"/>
          <w:szCs w:val="22"/>
        </w:rPr>
        <w:t xml:space="preserve"> digunakan untuk mengenalkan huruf, angka, warna, hewan, cerita moral, atau hal-hal lain dengan cara yang menyenangkan dan mudah dipahami. Karena gambarnya bisa “keluar” dari halaman, anak jadi lebih tertarik, aktif, dan mudah mengingat isi cerita </w:t>
      </w:r>
      <w:r w:rsidRPr="00860180">
        <w:rPr>
          <w:rFonts w:ascii="Palatino Linotype" w:hAnsi="Palatino Linotype"/>
          <w:sz w:val="22"/>
          <w:szCs w:val="22"/>
        </w:rPr>
        <w:fldChar w:fldCharType="begin" w:fldLock="1"/>
      </w:r>
      <w:r w:rsidR="00B75AC3">
        <w:rPr>
          <w:rFonts w:ascii="Palatino Linotype" w:hAnsi="Palatino Linotype"/>
          <w:sz w:val="22"/>
          <w:szCs w:val="22"/>
        </w:rPr>
        <w:instrText>ADDIN CSL_CITATION {"citationItems":[{"id":"ITEM-1","itemData":{"DOI":"10.29407/pn.v8i2.16387","ISBN":"1202323375","ISSN":"2621-2390","abstract":" \r Penelitian ini bertujuan meningkatkan kemampuan dalam membaca permulaan yang memanfaatkan pengembangan dari media berupa Pop up book. Dalam penelitian ini digunakanlah jenis penelitian dan pengembangan atau biasa dibilang R&amp;D. Teknik analisis data validitas produk menggunakan rumus Aikens dan dalam uji coba kelompok kecil menggunakan SPSS. Dari hasil analisi</w:instrText>
      </w:r>
      <w:r w:rsidR="00B75AC3">
        <w:rPr>
          <w:rFonts w:ascii="Palatino Linotype" w:hAnsi="Palatino Linotype" w:hint="eastAsia"/>
          <w:sz w:val="22"/>
          <w:szCs w:val="22"/>
        </w:rPr>
        <w:instrText xml:space="preserve">s dapat menunjukkan nilai sig. </w:instrText>
      </w:r>
      <w:r w:rsidR="00B75AC3">
        <w:rPr>
          <w:rFonts w:ascii="Palatino Linotype" w:hAnsi="Palatino Linotype" w:hint="eastAsia"/>
          <w:sz w:val="22"/>
          <w:szCs w:val="22"/>
        </w:rPr>
        <w:instrText>≥</w:instrText>
      </w:r>
      <w:r w:rsidR="00B75AC3">
        <w:rPr>
          <w:rFonts w:ascii="Palatino Linotype" w:hAnsi="Palatino Linotype" w:hint="eastAsia"/>
          <w:sz w:val="22"/>
          <w:szCs w:val="22"/>
        </w:rPr>
        <w:instrText>0,05 maka dikatakan bahwasannya nilai angket tersebut dinyatakan valid. Sehingga dapat disimpulkan bahwa media Pop up book dapat meningkatkan kemampuan membaca permulaan anak usia dini.","author":[{"dropping-particle":"","f</w:instrText>
      </w:r>
      <w:r w:rsidR="00B75AC3">
        <w:rPr>
          <w:rFonts w:ascii="Palatino Linotype" w:hAnsi="Palatino Linotype"/>
          <w:sz w:val="22"/>
          <w:szCs w:val="22"/>
        </w:rPr>
        <w:instrText>amily":"Febriani","given":"Suryaning Ayu","non-dropping-particle":"","parse-names":false,"suffix":""},{"dropping-particle":"","family":"Dwiyanti","given":"Linda","non-dropping-particle":"","parse-names":false,"suffix":""},{"dropping-particle":"","family":"Yulianto","given":"Dema","non-dropping-particle":"","parse-names":false,"suffix":""}],"container-title":"PINUS: Jurnal Penelitian Inovasi Pembelajaran","id":"ITEM-1","issue":"2","issued":{"date-parts":[["2023"]]},"page":"1-8","title":"Pengembangan Media Pop Up Book Untuk Meningkatkan Kemampuan Membaca Permulaan Pada Anak Usia Dini","type":"article-journal","volume":"8"},"uris":["http://www.mendeley.com/documents/?uuid=b82026d5-5288-491d-acad-8ee57a7d6cf4","http://www.mendeley.com/documents/?uuid=a4c5e111-3e4d-4c68-83cb-77d45ec3ecd0"]}],"mendeley":{"formattedCitation":"(Febriani et al., 2023)","plainTextFormattedCitation":"(Febriani et al., 2023)","previouslyFormattedCitation":"(Febriani et al., 2023)"},"properties":{"noteIndex":0},"schema":"https://github.com/citation-style-language/schema/raw/master/csl-citation.json"}</w:instrText>
      </w:r>
      <w:r w:rsidRPr="00860180">
        <w:rPr>
          <w:rFonts w:ascii="Palatino Linotype" w:hAnsi="Palatino Linotype"/>
          <w:sz w:val="22"/>
          <w:szCs w:val="22"/>
        </w:rPr>
        <w:fldChar w:fldCharType="separate"/>
      </w:r>
      <w:r w:rsidR="00B75AC3" w:rsidRPr="00B75AC3">
        <w:rPr>
          <w:rFonts w:ascii="Palatino Linotype" w:hAnsi="Palatino Linotype"/>
          <w:noProof/>
          <w:sz w:val="22"/>
          <w:szCs w:val="22"/>
        </w:rPr>
        <w:t>(Febriani et al., 2023)</w:t>
      </w:r>
      <w:r w:rsidRPr="00860180">
        <w:rPr>
          <w:rFonts w:ascii="Palatino Linotype" w:hAnsi="Palatino Linotype"/>
          <w:sz w:val="22"/>
          <w:szCs w:val="22"/>
        </w:rPr>
        <w:fldChar w:fldCharType="end"/>
      </w:r>
    </w:p>
    <w:p w14:paraId="2EE665A5" w14:textId="50B2F39A" w:rsidR="006252EE" w:rsidRDefault="006252EE" w:rsidP="00F81282">
      <w:pPr>
        <w:pStyle w:val="BodyText"/>
        <w:spacing w:line="360" w:lineRule="auto"/>
        <w:ind w:left="-567" w:right="113" w:firstLine="567"/>
        <w:jc w:val="both"/>
        <w:rPr>
          <w:rFonts w:ascii="Palatino Linotype" w:hAnsi="Palatino Linotype"/>
          <w:sz w:val="22"/>
          <w:szCs w:val="22"/>
        </w:rPr>
      </w:pPr>
      <w:r w:rsidRPr="006252EE">
        <w:rPr>
          <w:rFonts w:ascii="Palatino Linotype" w:hAnsi="Palatino Linotype"/>
          <w:sz w:val="22"/>
          <w:szCs w:val="22"/>
        </w:rPr>
        <w:lastRenderedPageBreak/>
        <w:t xml:space="preserve">Kegiatan membuat media </w:t>
      </w:r>
      <w:r w:rsidRPr="00E12DFA">
        <w:rPr>
          <w:rFonts w:ascii="Palatino Linotype" w:hAnsi="Palatino Linotype"/>
          <w:i/>
          <w:iCs/>
          <w:sz w:val="22"/>
          <w:szCs w:val="22"/>
        </w:rPr>
        <w:t>Po-up books</w:t>
      </w:r>
      <w:r w:rsidRPr="006252EE">
        <w:rPr>
          <w:rFonts w:ascii="Palatino Linotype" w:hAnsi="Palatino Linotype"/>
          <w:sz w:val="22"/>
          <w:szCs w:val="22"/>
        </w:rPr>
        <w:t xml:space="preserve"> atau buku dengan elemen tiga dimensi jarang sekali dibuat bahkan belum pernah dibuat oleh guru-guru di RA islamiyah. Oleh karena itu saya tertarik untuk membuat media </w:t>
      </w:r>
      <w:r w:rsidRPr="00E12DFA">
        <w:rPr>
          <w:rFonts w:ascii="Palatino Linotype" w:hAnsi="Palatino Linotype"/>
          <w:i/>
          <w:iCs/>
          <w:sz w:val="22"/>
          <w:szCs w:val="22"/>
        </w:rPr>
        <w:t>pop up book</w:t>
      </w:r>
      <w:r w:rsidRPr="006252EE">
        <w:rPr>
          <w:rFonts w:ascii="Palatino Linotype" w:hAnsi="Palatino Linotype"/>
          <w:sz w:val="22"/>
          <w:szCs w:val="22"/>
        </w:rPr>
        <w:t xml:space="preserve"> ini untuk menjadi salah satu media yang dapat merangsang imajinasi dan kreativitas anak. Selain itu, </w:t>
      </w:r>
      <w:r w:rsidRPr="00E12DFA">
        <w:rPr>
          <w:rFonts w:ascii="Palatino Linotype" w:hAnsi="Palatino Linotype"/>
          <w:i/>
          <w:iCs/>
          <w:sz w:val="22"/>
          <w:szCs w:val="22"/>
        </w:rPr>
        <w:t>pop-up books</w:t>
      </w:r>
      <w:r w:rsidRPr="006252EE">
        <w:rPr>
          <w:rFonts w:ascii="Palatino Linotype" w:hAnsi="Palatino Linotype"/>
          <w:sz w:val="22"/>
          <w:szCs w:val="22"/>
        </w:rPr>
        <w:t xml:space="preserve"> juga dapat meningkatkan keterampilan berpikir divergen pada anak, yaitu kemampuan untuk melihat suatu masalah dari berbagai perspektif dan menemukan solusi yang beragam </w:t>
      </w:r>
      <w:r w:rsidRPr="006252EE">
        <w:rPr>
          <w:rFonts w:ascii="Palatino Linotype" w:hAnsi="Palatino Linotype"/>
          <w:sz w:val="22"/>
          <w:szCs w:val="22"/>
        </w:rPr>
        <w:fldChar w:fldCharType="begin" w:fldLock="1"/>
      </w:r>
      <w:r w:rsidR="00B75AC3">
        <w:rPr>
          <w:rFonts w:ascii="Palatino Linotype" w:hAnsi="Palatino Linotype"/>
          <w:sz w:val="22"/>
          <w:szCs w:val="22"/>
        </w:rPr>
        <w:instrText>ADDIN CSL_CITATION {"citationItems":[{"id":"ITEM-1","itemData":{"author":[{"dropping-particle":"","family":"Trya","given":"Ruth","non-dropping-particle":"","parse-names":false,"suffix":""},{"dropping-particle":"","family":"Manik","given":"Yogi","non-dropping-particle":"","parse-names":false,"suffix":""},{"dropping-particle":"","family":"Septi","given":"Dwi","non-dropping-particle":"","parse-names":false,"suffix":""},{"dropping-particle":"","family":"Wulan","given":"Anjas","non-dropping-particle":"","parse-names":false,"suffix":""}],"id":"ITEM-1","issue":"4","issued":{"date-parts":[["2024"]]},"title":"Pengaruh Penggunaan Media Pop-Up Book untuk Perkembangan Bahasa Lisan Ekspresif Anak Usia 5-6 Tahun di TK Tunas Harapan Ambarita","type":"article-journal","volume":"2"},"uris":["http://www.mendeley.com/documents/?uuid=7ebe3d6b-a82e-4b8e-8a43-46517ea77461","http://www.mendeley.com/documents/?uuid=771dd84e-ca82-41d9-808a-0ffd5a9e54dd"]}],"mendeley":{"formattedCitation":"(Trya et al., 2024)","plainTextFormattedCitation":"(Trya et al., 2024)","previouslyFormattedCitation":"(Trya et al., 2024)"},"properties":{"noteIndex":0},"schema":"https://github.com/citation-style-language/schema/raw/master/csl-citation.json"}</w:instrText>
      </w:r>
      <w:r w:rsidRPr="006252EE">
        <w:rPr>
          <w:rFonts w:ascii="Palatino Linotype" w:hAnsi="Palatino Linotype"/>
          <w:sz w:val="22"/>
          <w:szCs w:val="22"/>
        </w:rPr>
        <w:fldChar w:fldCharType="separate"/>
      </w:r>
      <w:r w:rsidRPr="006252EE">
        <w:rPr>
          <w:rFonts w:ascii="Palatino Linotype" w:hAnsi="Palatino Linotype"/>
          <w:noProof/>
          <w:sz w:val="22"/>
          <w:szCs w:val="22"/>
        </w:rPr>
        <w:t>(Trya et al., 2024)</w:t>
      </w:r>
      <w:r w:rsidRPr="006252EE">
        <w:rPr>
          <w:rFonts w:ascii="Palatino Linotype" w:hAnsi="Palatino Linotype"/>
          <w:sz w:val="22"/>
          <w:szCs w:val="22"/>
        </w:rPr>
        <w:fldChar w:fldCharType="end"/>
      </w:r>
      <w:r>
        <w:rPr>
          <w:rFonts w:ascii="Palatino Linotype" w:hAnsi="Palatino Linotype"/>
          <w:sz w:val="22"/>
          <w:szCs w:val="22"/>
        </w:rPr>
        <w:t>.</w:t>
      </w:r>
    </w:p>
    <w:p w14:paraId="48E41AE3" w14:textId="77777777" w:rsidR="00860180" w:rsidRDefault="006252EE" w:rsidP="00860180">
      <w:pPr>
        <w:pStyle w:val="BodyText"/>
        <w:spacing w:before="146" w:line="360" w:lineRule="auto"/>
        <w:ind w:left="-567" w:right="113" w:firstLine="567"/>
        <w:jc w:val="both"/>
        <w:rPr>
          <w:sz w:val="24"/>
          <w:szCs w:val="24"/>
        </w:rPr>
      </w:pPr>
      <w:r w:rsidRPr="00860180">
        <w:rPr>
          <w:rFonts w:ascii="Palatino Linotype" w:hAnsi="Palatino Linotype"/>
          <w:sz w:val="22"/>
          <w:szCs w:val="22"/>
        </w:rPr>
        <w:t>Melalui interaksi dengan buku ini, anak-anak dapat mengembangkan daya imajinasi, merancang cerita sendiri, serta melatih kemampuan mereka dalam memahami hubungan sebab-akibat. Oleh karena itu, penelitian mengenai efektivitas penggunaan pop-up books dalam meningkatkan kreativitas berpikir anak usia dini menjadi hal yang penting untuk dikaji lebih lanjut. Media pembelajaran juga memegang peranan penting dalam pembelajaran(Febriani et al., 2023a) Penggunaan media yang bervariatif dapat meningkatkan motivasi dan minatanak dalam belajar</w:t>
      </w:r>
      <w:r w:rsidRPr="00C84535">
        <w:rPr>
          <w:sz w:val="24"/>
          <w:szCs w:val="24"/>
        </w:rPr>
        <w:t xml:space="preserve">. </w:t>
      </w:r>
    </w:p>
    <w:p w14:paraId="231BFB3D" w14:textId="6EBF5160" w:rsidR="006252EE" w:rsidRDefault="006252EE" w:rsidP="00860180">
      <w:pPr>
        <w:pStyle w:val="BodyText"/>
        <w:spacing w:before="146" w:line="360" w:lineRule="auto"/>
        <w:ind w:left="-567" w:right="113" w:firstLine="567"/>
        <w:jc w:val="both"/>
        <w:rPr>
          <w:sz w:val="24"/>
          <w:szCs w:val="24"/>
        </w:rPr>
      </w:pPr>
      <w:r w:rsidRPr="00860180">
        <w:rPr>
          <w:rFonts w:ascii="Palatino Linotype" w:hAnsi="Palatino Linotype"/>
          <w:sz w:val="22"/>
          <w:szCs w:val="22"/>
        </w:rPr>
        <w:t xml:space="preserve">Buku </w:t>
      </w:r>
      <w:r w:rsidRPr="00E12DFA">
        <w:rPr>
          <w:rFonts w:ascii="Palatino Linotype" w:hAnsi="Palatino Linotype"/>
          <w:i/>
          <w:iCs/>
          <w:sz w:val="22"/>
          <w:szCs w:val="22"/>
        </w:rPr>
        <w:t>Pop-up</w:t>
      </w:r>
      <w:r w:rsidRPr="00860180">
        <w:rPr>
          <w:rFonts w:ascii="Palatino Linotype" w:hAnsi="Palatino Linotype"/>
          <w:sz w:val="22"/>
          <w:szCs w:val="22"/>
        </w:rPr>
        <w:t xml:space="preserve">, sebagai salah satu bentuk pembelajaran , menawarkan daya tarik visual yang dapat menggugah rasa ingin tahu dan imajinasi anak. Buku ini tidak hanya menyajikan informasi dengan cara yang menarik, tetapi juga mendorong anak untuk berinteraksi secara langsung dengan materi yang dipelajari </w:t>
      </w:r>
      <w:r w:rsidRPr="00860180">
        <w:rPr>
          <w:rFonts w:ascii="Palatino Linotype" w:hAnsi="Palatino Linotype"/>
          <w:sz w:val="22"/>
          <w:szCs w:val="22"/>
        </w:rPr>
        <w:fldChar w:fldCharType="begin" w:fldLock="1"/>
      </w:r>
      <w:r w:rsidR="00B75AC3">
        <w:rPr>
          <w:rFonts w:ascii="Palatino Linotype" w:hAnsi="Palatino Linotype"/>
          <w:sz w:val="22"/>
          <w:szCs w:val="22"/>
        </w:rPr>
        <w:instrText>ADDIN CSL_CITATION {"citationItems":[{"id":"ITEM-1","itemData":{"abstract":"… kreativitas anak adalah salah satunya melalui kegiatan menyusun daun. Kreativitas anak … kegiatan menyusun daun sehingga kreativitas anak dapat ditingkatkan sesuai dengan yang …","author":[{"dropping-particle":"","family":"Danur, D. T., &amp; Mayar","given":"F.","non-dropping-particle":"","parse-names":false,"suffix":""}],"container-title":"Ensiklopedia of Journal","id":"ITEM-1","issue":"2","issued":{"date-parts":[["2020"]]},"page":"170-174","title":"Mengembangkan Potensi Kreativitas Seni Pada Anak Usia Dini Melalui Kegiatan Menyusun Daun","type":"article-journal","volume":"2"},"uris":["http://www.mendeley.com/documents/?uuid=42c2a115-63b5-4fa2-8c87-478fd3188189","http://www.mendeley.com/documents/?uuid=11cd2b97-dd22-41a8-b475-30ac789e6720"]}],"mendeley":{"formattedCitation":"(Danur, D. T., &amp; Mayar, 2020)","plainTextFormattedCitation":"(Danur, D. T., &amp; Mayar, 2020)","previouslyFormattedCitation":"(Danur, D. T., &amp; Mayar, 2020)"},"properties":{"noteIndex":0},"schema":"https://github.com/citation-style-language/schema/raw/master/csl-citation.json"}</w:instrText>
      </w:r>
      <w:r w:rsidRPr="00860180">
        <w:rPr>
          <w:rFonts w:ascii="Palatino Linotype" w:hAnsi="Palatino Linotype"/>
          <w:sz w:val="22"/>
          <w:szCs w:val="22"/>
        </w:rPr>
        <w:fldChar w:fldCharType="separate"/>
      </w:r>
      <w:r w:rsidRPr="00860180">
        <w:rPr>
          <w:rFonts w:ascii="Palatino Linotype" w:hAnsi="Palatino Linotype"/>
          <w:noProof/>
          <w:sz w:val="22"/>
          <w:szCs w:val="22"/>
        </w:rPr>
        <w:t>(Danur, D. T., &amp; Mayar, 2020)</w:t>
      </w:r>
      <w:r w:rsidRPr="00860180">
        <w:rPr>
          <w:rFonts w:ascii="Palatino Linotype" w:hAnsi="Palatino Linotype"/>
          <w:sz w:val="22"/>
          <w:szCs w:val="22"/>
        </w:rPr>
        <w:fldChar w:fldCharType="end"/>
      </w:r>
      <w:r w:rsidRPr="00C84535">
        <w:rPr>
          <w:sz w:val="24"/>
          <w:szCs w:val="24"/>
        </w:rPr>
        <w:t>.</w:t>
      </w:r>
    </w:p>
    <w:p w14:paraId="04296645" w14:textId="77777777" w:rsidR="0065581B" w:rsidRDefault="006252EE" w:rsidP="0065581B">
      <w:pPr>
        <w:pStyle w:val="BodyText"/>
        <w:spacing w:before="146" w:line="360" w:lineRule="auto"/>
        <w:ind w:left="-567" w:right="113" w:firstLine="567"/>
        <w:jc w:val="both"/>
        <w:rPr>
          <w:rFonts w:ascii="Palatino Linotype" w:hAnsi="Palatino Linotype"/>
          <w:sz w:val="22"/>
          <w:szCs w:val="22"/>
        </w:rPr>
      </w:pPr>
      <w:r w:rsidRPr="00860180">
        <w:rPr>
          <w:rFonts w:ascii="Palatino Linotype" w:hAnsi="Palatino Linotype"/>
          <w:sz w:val="22"/>
          <w:szCs w:val="22"/>
        </w:rPr>
        <w:t>Berdasarkan hasil observasi penelitian dilakukan pada RA islamiyah dik</w:t>
      </w:r>
      <w:r w:rsidR="00860180" w:rsidRPr="00860180">
        <w:rPr>
          <w:rFonts w:ascii="Palatino Linotype" w:hAnsi="Palatino Linotype"/>
          <w:sz w:val="22"/>
          <w:szCs w:val="22"/>
        </w:rPr>
        <w:t>etahui kreativitas anak kelas B</w:t>
      </w:r>
      <w:r w:rsidRPr="00860180">
        <w:rPr>
          <w:rFonts w:ascii="Palatino Linotype" w:hAnsi="Palatino Linotype"/>
          <w:sz w:val="22"/>
          <w:szCs w:val="22"/>
        </w:rPr>
        <w:t xml:space="preserve"> usia 5-6 tahun masih Belum Berkembang. Siswa belum dapat mewujudkan kreasi baru, karena anak mencontoh apa yang telah didemonstrasikan guru di sekolah, dan masih ada sebagian anak yang menjiplak karya temannya. Anak </w:t>
      </w:r>
      <w:r w:rsidRPr="00860180">
        <w:rPr>
          <w:rFonts w:ascii="Palatino Linotype" w:hAnsi="Palatino Linotype"/>
          <w:sz w:val="22"/>
          <w:szCs w:val="22"/>
        </w:rPr>
        <w:lastRenderedPageBreak/>
        <w:t>belum dapat mengembangkan gambaran untuk menghasilkan karyanya sendiri(Salsabila &amp; Muhid, 2021). Dikarenakan rendahnya minat anak dalam mengeksplorasi juga menciptakan kreativitasnya sendiri. Kurangnya pembelajaran yang aktif dan kreatif.</w:t>
      </w:r>
    </w:p>
    <w:p w14:paraId="0F10AE04" w14:textId="7C3840FF" w:rsidR="006252EE" w:rsidRPr="00860180" w:rsidRDefault="006252EE" w:rsidP="0065581B">
      <w:pPr>
        <w:pStyle w:val="BodyText"/>
        <w:spacing w:before="146" w:line="360" w:lineRule="auto"/>
        <w:ind w:left="-567" w:right="113" w:firstLine="567"/>
        <w:jc w:val="both"/>
        <w:rPr>
          <w:rFonts w:ascii="Palatino Linotype" w:hAnsi="Palatino Linotype"/>
          <w:sz w:val="22"/>
          <w:szCs w:val="22"/>
        </w:rPr>
      </w:pPr>
      <w:r w:rsidRPr="00860180">
        <w:rPr>
          <w:rFonts w:ascii="Palatino Linotype" w:hAnsi="Palatino Linotype"/>
          <w:sz w:val="22"/>
          <w:szCs w:val="22"/>
        </w:rPr>
        <w:t xml:space="preserve">Sebagai gambaran, dalam usaha membuat bentuk benda, guru sekolah menuntut anak membuat bentuk benda yang telah diperagakan tanpa memberikan kesempatan kepada anak untuk berkreasi sesuai imajinasinya sendiri. Oleh karena itu, peneliti terpacu dia </w:t>
      </w:r>
      <w:r w:rsidRPr="00E12DFA">
        <w:rPr>
          <w:rFonts w:ascii="Palatino Linotype" w:hAnsi="Palatino Linotype"/>
          <w:i/>
          <w:iCs/>
          <w:sz w:val="22"/>
          <w:szCs w:val="22"/>
        </w:rPr>
        <w:t>pop up book</w:t>
      </w:r>
      <w:r w:rsidRPr="00860180">
        <w:rPr>
          <w:rFonts w:ascii="Palatino Linotype" w:hAnsi="Palatino Linotype"/>
          <w:sz w:val="22"/>
          <w:szCs w:val="22"/>
        </w:rPr>
        <w:t xml:space="preserve">. Manfaat media </w:t>
      </w:r>
      <w:r w:rsidRPr="00E12DFA">
        <w:rPr>
          <w:rFonts w:ascii="Palatino Linotype" w:hAnsi="Palatino Linotype"/>
          <w:i/>
          <w:iCs/>
          <w:sz w:val="22"/>
          <w:szCs w:val="22"/>
        </w:rPr>
        <w:t>pop up book</w:t>
      </w:r>
      <w:r w:rsidRPr="00860180">
        <w:rPr>
          <w:rFonts w:ascii="Palatino Linotype" w:hAnsi="Palatino Linotype"/>
          <w:sz w:val="22"/>
          <w:szCs w:val="22"/>
        </w:rPr>
        <w:t xml:space="preserve"> sebagai alat bantu atau media pembelajaran yang menarik daya perhatian anak agar tidak bosan dalam pembelajaran yang monoton.</w:t>
      </w:r>
    </w:p>
    <w:p w14:paraId="2B4419DB" w14:textId="77777777" w:rsidR="0065581B" w:rsidRDefault="006252EE" w:rsidP="0065581B">
      <w:pPr>
        <w:pStyle w:val="BodyText"/>
        <w:spacing w:before="146" w:line="360" w:lineRule="auto"/>
        <w:ind w:left="-567" w:right="113" w:firstLine="567"/>
        <w:jc w:val="both"/>
        <w:rPr>
          <w:rFonts w:ascii="Palatino Linotype" w:hAnsi="Palatino Linotype"/>
          <w:sz w:val="22"/>
          <w:szCs w:val="22"/>
        </w:rPr>
      </w:pPr>
      <w:r w:rsidRPr="00860180">
        <w:rPr>
          <w:rFonts w:ascii="Palatino Linotype" w:hAnsi="Palatino Linotype"/>
          <w:sz w:val="22"/>
          <w:szCs w:val="22"/>
        </w:rPr>
        <w:t xml:space="preserve">Penelitian ini memiliki kebaruan dalam fokus, pendekatan, dan hasil yang ingin dicapai. Berdasarkan studi terdahulu seperti penelitian Astuti (2021) yang menggunakan media </w:t>
      </w:r>
      <w:r w:rsidRPr="00E12DFA">
        <w:rPr>
          <w:rFonts w:ascii="Palatino Linotype" w:hAnsi="Palatino Linotype"/>
          <w:i/>
          <w:iCs/>
          <w:sz w:val="22"/>
          <w:szCs w:val="22"/>
        </w:rPr>
        <w:t>pop-up book</w:t>
      </w:r>
      <w:r w:rsidRPr="00860180">
        <w:rPr>
          <w:rFonts w:ascii="Palatino Linotype" w:hAnsi="Palatino Linotype"/>
          <w:sz w:val="22"/>
          <w:szCs w:val="22"/>
        </w:rPr>
        <w:t xml:space="preserve"> untuk meningkatkan kemampuan berbicara anak usia dini, serta penelitian Rahmawati (2021) yang menitikberatkan pada peningkatan kemampuan bercerita, sebagian besar penggunaan </w:t>
      </w:r>
      <w:r w:rsidRPr="00E12DFA">
        <w:rPr>
          <w:rFonts w:ascii="Palatino Linotype" w:hAnsi="Palatino Linotype"/>
          <w:i/>
          <w:iCs/>
          <w:sz w:val="22"/>
          <w:szCs w:val="22"/>
        </w:rPr>
        <w:t>pop-up book</w:t>
      </w:r>
      <w:r w:rsidRPr="00860180">
        <w:rPr>
          <w:rFonts w:ascii="Palatino Linotype" w:hAnsi="Palatino Linotype"/>
          <w:sz w:val="22"/>
          <w:szCs w:val="22"/>
        </w:rPr>
        <w:t xml:space="preserve"> masih berorientasi pada aspek perkembangan bahasa anak. Berbeda dengan itu, penelitian ini secara khusus menyoroti </w:t>
      </w:r>
      <w:r w:rsidRPr="00860180">
        <w:rPr>
          <w:rFonts w:ascii="Palatino Linotype" w:hAnsi="Palatino Linotype"/>
          <w:bCs/>
          <w:sz w:val="22"/>
          <w:szCs w:val="22"/>
        </w:rPr>
        <w:t>aspek kreativitas seni visual anak usia 5–6 tahun</w:t>
      </w:r>
      <w:r w:rsidRPr="00860180">
        <w:rPr>
          <w:rFonts w:ascii="Palatino Linotype" w:hAnsi="Palatino Linotype"/>
          <w:sz w:val="22"/>
          <w:szCs w:val="22"/>
        </w:rPr>
        <w:t>, seperti menggambar, mewarnai, dan mengolah bentuk.</w:t>
      </w:r>
    </w:p>
    <w:p w14:paraId="1B21DFC8" w14:textId="60B608C4" w:rsidR="00ED11FF" w:rsidRDefault="006252EE" w:rsidP="0065581B">
      <w:pPr>
        <w:pStyle w:val="BodyText"/>
        <w:spacing w:before="146" w:line="360" w:lineRule="auto"/>
        <w:ind w:left="-567" w:right="113" w:firstLine="567"/>
        <w:jc w:val="both"/>
        <w:rPr>
          <w:rFonts w:ascii="Palatino Linotype" w:hAnsi="Palatino Linotype"/>
          <w:sz w:val="22"/>
          <w:szCs w:val="22"/>
        </w:rPr>
      </w:pPr>
      <w:r w:rsidRPr="00860180">
        <w:rPr>
          <w:rFonts w:ascii="Palatino Linotype" w:hAnsi="Palatino Linotype"/>
          <w:sz w:val="22"/>
          <w:szCs w:val="22"/>
        </w:rPr>
        <w:t xml:space="preserve">Kebaruan lain dalam penelitian ini terletak pada pemanfaatan </w:t>
      </w:r>
      <w:r w:rsidRPr="00E12DFA">
        <w:rPr>
          <w:rFonts w:ascii="Palatino Linotype" w:hAnsi="Palatino Linotype"/>
          <w:i/>
          <w:iCs/>
          <w:sz w:val="22"/>
          <w:szCs w:val="22"/>
        </w:rPr>
        <w:t>pop-up book</w:t>
      </w:r>
      <w:r w:rsidRPr="00860180">
        <w:rPr>
          <w:rFonts w:ascii="Palatino Linotype" w:hAnsi="Palatino Linotype"/>
          <w:sz w:val="22"/>
          <w:szCs w:val="22"/>
        </w:rPr>
        <w:t xml:space="preserve"> sebagai </w:t>
      </w:r>
      <w:r w:rsidRPr="00860180">
        <w:rPr>
          <w:rFonts w:ascii="Palatino Linotype" w:hAnsi="Palatino Linotype"/>
          <w:bCs/>
          <w:sz w:val="22"/>
          <w:szCs w:val="22"/>
        </w:rPr>
        <w:t>alat stimulus untuk mendorong ekspresi seni anak</w:t>
      </w:r>
      <w:r w:rsidRPr="00860180">
        <w:rPr>
          <w:rFonts w:ascii="Palatino Linotype" w:hAnsi="Palatino Linotype"/>
          <w:sz w:val="22"/>
          <w:szCs w:val="22"/>
        </w:rPr>
        <w:t xml:space="preserve">, di mana anak-anak tidak hanya sebagai penikmat cerita, tetapi juga </w:t>
      </w:r>
      <w:r w:rsidRPr="00860180">
        <w:rPr>
          <w:rFonts w:ascii="Palatino Linotype" w:hAnsi="Palatino Linotype"/>
          <w:bCs/>
          <w:sz w:val="22"/>
          <w:szCs w:val="22"/>
        </w:rPr>
        <w:t>diberi ruang untuk mencipta dan mengekspresikan ide visualnya</w:t>
      </w:r>
      <w:r w:rsidRPr="00860180">
        <w:rPr>
          <w:rFonts w:ascii="Palatino Linotype" w:hAnsi="Palatino Linotype"/>
          <w:sz w:val="22"/>
          <w:szCs w:val="22"/>
        </w:rPr>
        <w:t xml:space="preserve"> melalui kegiatan seni terarah. Penelitian ini juga menggunakan indikator </w:t>
      </w:r>
      <w:r w:rsidRPr="00860180">
        <w:rPr>
          <w:rFonts w:ascii="Palatino Linotype" w:hAnsi="Palatino Linotype"/>
          <w:sz w:val="22"/>
          <w:szCs w:val="22"/>
        </w:rPr>
        <w:lastRenderedPageBreak/>
        <w:t xml:space="preserve">kreativitas seni yang lebih spesifik pada anak usia dini, sesuai dengan karakteristik perkembangan mereka. Dengan demikian, penelitian ini tidak hanya mengembangkan aspek kognitif dan bahasa, tetapi juga memberi kontribusi baru dalam pengembangan </w:t>
      </w:r>
      <w:r w:rsidRPr="00860180">
        <w:rPr>
          <w:rFonts w:ascii="Palatino Linotype" w:hAnsi="Palatino Linotype"/>
          <w:bCs/>
          <w:sz w:val="22"/>
          <w:szCs w:val="22"/>
        </w:rPr>
        <w:t>estetika, imajinasi, dan ekspresi kreatif anak</w:t>
      </w:r>
      <w:r w:rsidRPr="00860180">
        <w:rPr>
          <w:rFonts w:ascii="Palatino Linotype" w:hAnsi="Palatino Linotype"/>
          <w:sz w:val="22"/>
          <w:szCs w:val="22"/>
        </w:rPr>
        <w:t xml:space="preserve"> melalui media visual yang menarik.</w:t>
      </w:r>
      <w:r w:rsidRPr="00860180">
        <w:rPr>
          <w:rFonts w:ascii="Palatino Linotype" w:hAnsi="Palatino Linotype"/>
          <w:sz w:val="22"/>
          <w:szCs w:val="22"/>
        </w:rPr>
        <w:fldChar w:fldCharType="begin" w:fldLock="1"/>
      </w:r>
      <w:r w:rsidR="00B75AC3">
        <w:rPr>
          <w:rFonts w:ascii="Palatino Linotype" w:hAnsi="Palatino Linotype"/>
          <w:sz w:val="22"/>
          <w:szCs w:val="22"/>
        </w:rPr>
        <w:instrText>ADDIN CSL_CITATION {"citationItems":[{"id":"ITEM-1","itemData":{"DOI":"10.29407/pn.v8i2.16387","ISBN":"1202323375","ISSN":"2621-2390","abstract":" \r Penelitian ini bertujuan meningkatkan kemampuan dalam membaca permulaan yang memanfaatkan pengembangan dari media berupa Pop up book. Dalam penelitian ini digunakanlah jenis penelitian dan pengembangan atau biasa dibilang R&amp;D. Teknik analisis data validitas produk menggunakan rumus Aikens dan dalam uji coba kelompok kecil menggunakan SPSS. Dari hasil analisi</w:instrText>
      </w:r>
      <w:r w:rsidR="00B75AC3">
        <w:rPr>
          <w:rFonts w:ascii="Palatino Linotype" w:hAnsi="Palatino Linotype" w:hint="eastAsia"/>
          <w:sz w:val="22"/>
          <w:szCs w:val="22"/>
        </w:rPr>
        <w:instrText xml:space="preserve">s dapat menunjukkan nilai sig. </w:instrText>
      </w:r>
      <w:r w:rsidR="00B75AC3">
        <w:rPr>
          <w:rFonts w:ascii="Palatino Linotype" w:hAnsi="Palatino Linotype" w:hint="eastAsia"/>
          <w:sz w:val="22"/>
          <w:szCs w:val="22"/>
        </w:rPr>
        <w:instrText>≥</w:instrText>
      </w:r>
      <w:r w:rsidR="00B75AC3">
        <w:rPr>
          <w:rFonts w:ascii="Palatino Linotype" w:hAnsi="Palatino Linotype" w:hint="eastAsia"/>
          <w:sz w:val="22"/>
          <w:szCs w:val="22"/>
        </w:rPr>
        <w:instrText>0,05 maka dikatakan bahwasannya nilai angket tersebut dinyatakan valid. Sehingga dapat disimpulkan bahwa media Pop up book dapat meningkatkan kemampuan membaca permulaan anak usia dini.","author":[{"dropping-particle":"","f</w:instrText>
      </w:r>
      <w:r w:rsidR="00B75AC3">
        <w:rPr>
          <w:rFonts w:ascii="Palatino Linotype" w:hAnsi="Palatino Linotype"/>
          <w:sz w:val="22"/>
          <w:szCs w:val="22"/>
        </w:rPr>
        <w:instrText>amily":"Febriani","given":"Suryaning Ayu","non-dropping-particle":"","parse-names":false,"suffix":""},{"dropping-particle":"","family":"Dwiyanti","given":"Linda","non-dropping-particle":"","parse-names":false,"suffix":""},{"dropping-particle":"","family":"Yulianto","given":"Dema","non-dropping-particle":"","parse-names":false,"suffix":""}],"container-title":"PINUS: Jurnal Penelitian Inovasi Pembelajaran","id":"ITEM-1","issue":"2","issued":{"date-parts":[["2023"]]},"page":"1-8","title":"Pengembangan Media Pop Up Book Untuk Meningkatkan Kemampuan Membaca Permulaan Pada Anak Usia Dini","type":"article-journal","volume":"8"},"uris":["http://www.mendeley.com/documents/?uuid=a4c5e111-3e4d-4c68-83cb-77d45ec3ecd0","http://www.mendeley.com/documents/?uuid=dafeb4c6-db88-461c-af97-f5a16cb25112"]}],"mendeley":{"formattedCitation":"(Febriani et al., 2023)","manualFormatting":"(Febriani et al., 2023)","plainTextFormattedCitation":"(Febriani et al., 2023)","previouslyFormattedCitation":"(Febriani et al., 2023)"},"properties":{"noteIndex":0},"schema":"https://github.com/citation-style-language/schema/raw/master/csl-citation.json"}</w:instrText>
      </w:r>
      <w:r w:rsidRPr="00860180">
        <w:rPr>
          <w:rFonts w:ascii="Palatino Linotype" w:hAnsi="Palatino Linotype"/>
          <w:sz w:val="22"/>
          <w:szCs w:val="22"/>
        </w:rPr>
        <w:fldChar w:fldCharType="separate"/>
      </w:r>
      <w:r w:rsidRPr="00860180">
        <w:rPr>
          <w:rFonts w:ascii="Palatino Linotype" w:hAnsi="Palatino Linotype"/>
          <w:noProof/>
          <w:sz w:val="22"/>
          <w:szCs w:val="22"/>
        </w:rPr>
        <w:t>(Febriani et al., 2023)</w:t>
      </w:r>
      <w:r w:rsidRPr="00860180">
        <w:rPr>
          <w:rFonts w:ascii="Palatino Linotype" w:hAnsi="Palatino Linotype"/>
          <w:sz w:val="22"/>
          <w:szCs w:val="22"/>
        </w:rPr>
        <w:fldChar w:fldCharType="end"/>
      </w:r>
      <w:r w:rsidR="0065581B">
        <w:rPr>
          <w:rFonts w:ascii="Palatino Linotype" w:hAnsi="Palatino Linotype"/>
          <w:sz w:val="22"/>
          <w:szCs w:val="22"/>
        </w:rPr>
        <w:t>.</w:t>
      </w:r>
    </w:p>
    <w:p w14:paraId="598A30F2" w14:textId="77777777" w:rsidR="0065581B" w:rsidRDefault="00B67BAD" w:rsidP="0065581B">
      <w:pPr>
        <w:spacing w:line="360" w:lineRule="auto"/>
        <w:jc w:val="center"/>
        <w:rPr>
          <w:rFonts w:ascii="Palatino Linotype" w:hAnsi="Palatino Linotype" w:cs="Arial"/>
          <w:b/>
          <w:sz w:val="22"/>
          <w:szCs w:val="22"/>
        </w:rPr>
      </w:pPr>
      <w:r>
        <w:rPr>
          <w:rFonts w:ascii="Palatino Linotype" w:hAnsi="Palatino Linotype" w:cs="Arial"/>
          <w:b/>
          <w:sz w:val="22"/>
          <w:szCs w:val="22"/>
        </w:rPr>
        <w:t>Methods</w:t>
      </w:r>
    </w:p>
    <w:p w14:paraId="31BAC7B4" w14:textId="5F81ACD5" w:rsidR="0065581B" w:rsidRPr="00B95331" w:rsidRDefault="007E1B0A" w:rsidP="00B95331">
      <w:pPr>
        <w:spacing w:line="360" w:lineRule="auto"/>
        <w:ind w:left="-567" w:firstLine="424"/>
        <w:rPr>
          <w:rFonts w:ascii="Palatino Linotype" w:hAnsi="Palatino Linotype"/>
          <w:color w:val="000000"/>
          <w:sz w:val="22"/>
          <w:szCs w:val="22"/>
        </w:rPr>
      </w:pPr>
      <w:r w:rsidRPr="00B95331">
        <w:rPr>
          <w:rFonts w:ascii="Palatino Linotype" w:hAnsi="Palatino Linotype"/>
          <w:noProof/>
          <w:sz w:val="22"/>
          <w:szCs w:val="22"/>
          <w:lang w:val="id-ID" w:eastAsia="id-ID"/>
        </w:rPr>
        <mc:AlternateContent>
          <mc:Choice Requires="wps">
            <w:drawing>
              <wp:anchor distT="0" distB="0" distL="114300" distR="114300" simplePos="0" relativeHeight="251673600" behindDoc="0" locked="0" layoutInCell="1" allowOverlap="1" wp14:anchorId="5A5ED84A" wp14:editId="033C3F91">
                <wp:simplePos x="0" y="0"/>
                <wp:positionH relativeFrom="column">
                  <wp:posOffset>1228725</wp:posOffset>
                </wp:positionH>
                <wp:positionV relativeFrom="paragraph">
                  <wp:posOffset>15370175</wp:posOffset>
                </wp:positionV>
                <wp:extent cx="1239520" cy="462280"/>
                <wp:effectExtent l="0" t="0" r="17780" b="13970"/>
                <wp:wrapNone/>
                <wp:docPr id="23" name="Round Diagonal Corner Rectangle 23"/>
                <wp:cNvGraphicFramePr/>
                <a:graphic xmlns:a="http://schemas.openxmlformats.org/drawingml/2006/main">
                  <a:graphicData uri="http://schemas.microsoft.com/office/word/2010/wordprocessingShape">
                    <wps:wsp>
                      <wps:cNvSpPr/>
                      <wps:spPr>
                        <a:xfrm>
                          <a:off x="0" y="0"/>
                          <a:ext cx="1239520" cy="462280"/>
                        </a:xfrm>
                        <a:prstGeom prst="round2Diag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E6E370" w14:textId="3B3C52F0" w:rsidR="00A35521" w:rsidRDefault="00A35521" w:rsidP="00D53EBD">
                            <w:pPr>
                              <w:jc w:val="center"/>
                            </w:pPr>
                            <w:r>
                              <w:t>Ob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ED84A" id="Round Diagonal Corner Rectangle 23" o:spid="_x0000_s1027" style="position:absolute;left:0;text-align:left;margin-left:96.75pt;margin-top:1210.25pt;width:97.6pt;height:36.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39520,4622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" adj="-11796480,,5400" path="m77048,l1239520,r,l1239520,385232v,42552,-34496,77048,-77048,77048l,462280r,l,77048c,34496,34496,,77048,xe" fillcolor="#4f81bd [3204]" strokecolor="#243f60 [1604]" strokeweight="2pt">
                <v:stroke joinstyle="miter"/>
                <v:formulas/>
                <v:path arrowok="t" o:connecttype="custom" o:connectlocs="77048,0;1239520,0;1239520,0;1239520,385232;1162472,462280;0,462280;0,462280;0,77048;77048,0" o:connectangles="0,0,0,0,0,0,0,0,0" textboxrect="0,0,1239520,462280"/>
                <v:textbox>
                  <w:txbxContent>
                    <w:p w14:paraId="2AE6E370" w14:textId="3B3C52F0" w:rsidR="00A35521" w:rsidRDefault="00A35521" w:rsidP="00D53EBD">
                      <w:pPr>
                        <w:jc w:val="center"/>
                      </w:pPr>
                      <w:r>
                        <w:t>Observation</w:t>
                      </w:r>
                    </w:p>
                  </w:txbxContent>
                </v:textbox>
              </v:shape>
            </w:pict>
          </mc:Fallback>
        </mc:AlternateContent>
      </w:r>
      <w:r w:rsidR="00C61875" w:rsidRPr="00B95331">
        <w:rPr>
          <w:rFonts w:ascii="Palatino Linotype" w:hAnsi="Palatino Linotype"/>
          <w:color w:val="000000"/>
          <w:sz w:val="22"/>
          <w:szCs w:val="22"/>
        </w:rPr>
        <w:t xml:space="preserve">Penelitian ini mengumpulkan data melalui observasi serta dokumentasi. Observasi dikerjakan dengan mengamati serta mencapai tingkat capaian anak selama kegiatan pembelajaran dalam menggunakan media </w:t>
      </w:r>
      <w:r w:rsidR="00C61875" w:rsidRPr="00E12DFA">
        <w:rPr>
          <w:rFonts w:ascii="Palatino Linotype" w:hAnsi="Palatino Linotype"/>
          <w:i/>
          <w:iCs/>
          <w:color w:val="000000"/>
          <w:sz w:val="22"/>
          <w:szCs w:val="22"/>
        </w:rPr>
        <w:t>pop up book</w:t>
      </w:r>
      <w:r w:rsidR="00C61875" w:rsidRPr="00B95331">
        <w:rPr>
          <w:rFonts w:ascii="Palatino Linotype" w:hAnsi="Palatino Linotype"/>
          <w:color w:val="000000"/>
          <w:sz w:val="22"/>
          <w:szCs w:val="22"/>
        </w:rPr>
        <w:t xml:space="preserve"> dengan pembelajaran individual dan berkelompok. Dan peneliti juga menggunakan dokumentasi kegiatan pada saat membuat media </w:t>
      </w:r>
      <w:r w:rsidR="00C61875" w:rsidRPr="00E12DFA">
        <w:rPr>
          <w:rFonts w:ascii="Palatino Linotype" w:hAnsi="Palatino Linotype"/>
          <w:i/>
          <w:iCs/>
          <w:color w:val="000000"/>
          <w:sz w:val="22"/>
          <w:szCs w:val="22"/>
        </w:rPr>
        <w:t>pop up book</w:t>
      </w:r>
      <w:r w:rsidR="00C61875" w:rsidRPr="00B95331">
        <w:rPr>
          <w:rFonts w:ascii="Palatino Linotype" w:hAnsi="Palatino Linotype"/>
          <w:color w:val="000000"/>
          <w:sz w:val="22"/>
          <w:szCs w:val="22"/>
        </w:rPr>
        <w:t xml:space="preserve"> untuk dijadikan bukti dan data pendukung dalam penelitian.Metode yang digunakan ialah tindakan kelas yang dimana peneliti dan guru berkolaborasi untuk bekerja sama untuk memecahkan masalah pembelajaran dikelas.subjek dipenelitian ini ialah anak usia 5-6 tahun yang berada di RA Islamiyyah Gunung Melayu.</w:t>
      </w:r>
      <w:r w:rsidR="00FA7FDC" w:rsidRPr="00B95331">
        <w:rPr>
          <w:rFonts w:ascii="Palatino Linotype" w:hAnsi="Palatino Linotype"/>
          <w:color w:val="000000"/>
          <w:sz w:val="22"/>
          <w:szCs w:val="22"/>
        </w:rPr>
        <w:t xml:space="preserve"> 23 orang anak yang terdiri dari 9 anak perempuan serta 14 anak lk-lk menjadi subyek dalam penelitian ini.</w:t>
      </w:r>
      <w:r w:rsidR="0065581B" w:rsidRPr="00B95331">
        <w:rPr>
          <w:rFonts w:ascii="Palatino Linotype" w:hAnsi="Palatino Linotype"/>
          <w:color w:val="000000"/>
          <w:sz w:val="22"/>
          <w:szCs w:val="22"/>
        </w:rPr>
        <w:t xml:space="preserve"> </w:t>
      </w:r>
    </w:p>
    <w:p w14:paraId="2E329A6E" w14:textId="23506D66" w:rsidR="00A75316" w:rsidRPr="00932A38" w:rsidRDefault="00FA7FDC" w:rsidP="00B95331">
      <w:pPr>
        <w:spacing w:line="360" w:lineRule="auto"/>
        <w:ind w:left="-567" w:firstLine="567"/>
        <w:rPr>
          <w:rFonts w:ascii="Palatino Linotype" w:hAnsi="Palatino Linotype"/>
          <w:sz w:val="22"/>
          <w:szCs w:val="22"/>
        </w:rPr>
      </w:pPr>
      <w:r w:rsidRPr="00B95331">
        <w:rPr>
          <w:rFonts w:ascii="Palatino Linotype" w:hAnsi="Palatino Linotype"/>
          <w:color w:val="000000"/>
          <w:sz w:val="22"/>
          <w:szCs w:val="22"/>
        </w:rPr>
        <w:t xml:space="preserve">Instrumen yang dipergunakan pada penelitian ini  yaitu lembar angka serta capaian anak dalam mengukur kreatifitas anak dalam membuat media </w:t>
      </w:r>
      <w:r w:rsidRPr="00E12DFA">
        <w:rPr>
          <w:rFonts w:ascii="Palatino Linotype" w:hAnsi="Palatino Linotype"/>
          <w:i/>
          <w:iCs/>
          <w:color w:val="000000"/>
          <w:sz w:val="22"/>
          <w:szCs w:val="22"/>
        </w:rPr>
        <w:t>pop up book</w:t>
      </w:r>
      <w:r w:rsidRPr="00B95331">
        <w:rPr>
          <w:rFonts w:ascii="Palatino Linotype" w:hAnsi="Palatino Linotype"/>
          <w:color w:val="000000"/>
          <w:sz w:val="22"/>
          <w:szCs w:val="22"/>
        </w:rPr>
        <w:t xml:space="preserve"> ini.</w:t>
      </w:r>
      <w:r w:rsidR="00E12DFA">
        <w:rPr>
          <w:rFonts w:ascii="Palatino Linotype" w:hAnsi="Palatino Linotype"/>
          <w:color w:val="000000"/>
          <w:sz w:val="22"/>
          <w:szCs w:val="22"/>
        </w:rPr>
        <w:t xml:space="preserve"> </w:t>
      </w:r>
      <w:r w:rsidRPr="00B95331">
        <w:rPr>
          <w:rFonts w:ascii="Palatino Linotype" w:hAnsi="Palatino Linotype"/>
          <w:color w:val="000000"/>
          <w:sz w:val="22"/>
          <w:szCs w:val="22"/>
        </w:rPr>
        <w:t>Untuk mengetauhi kreatifitas anak, peneliti membuat capaian indicator pada table 1.</w:t>
      </w:r>
      <w:r w:rsidRPr="00B95331">
        <w:rPr>
          <w:rFonts w:ascii="Palatino Linotype" w:hAnsi="Palatino Linotype"/>
          <w:sz w:val="22"/>
          <w:szCs w:val="22"/>
        </w:rPr>
        <w:t xml:space="preserve"> Menurut Rabson integrasi Permainan tradisional dalam pendidikan steam untuk anak usia dini  menjelaskan  Beberapa indikator kreativitas seni, sebagai berikut (Masganti Sit, 2022:47)</w:t>
      </w:r>
      <w:r w:rsidR="0065581B" w:rsidRPr="00B95331">
        <w:rPr>
          <w:rFonts w:ascii="Palatino Linotype" w:hAnsi="Palatino Linotype"/>
          <w:sz w:val="22"/>
          <w:szCs w:val="22"/>
        </w:rPr>
        <w:t>.</w:t>
      </w:r>
    </w:p>
    <w:tbl>
      <w:tblPr>
        <w:tblStyle w:val="TableGrid"/>
        <w:tblW w:w="0" w:type="auto"/>
        <w:tblLook w:val="04A0" w:firstRow="1" w:lastRow="0" w:firstColumn="1" w:lastColumn="0" w:noHBand="0" w:noVBand="1"/>
      </w:tblPr>
      <w:tblGrid>
        <w:gridCol w:w="1311"/>
        <w:gridCol w:w="2468"/>
        <w:gridCol w:w="2552"/>
      </w:tblGrid>
      <w:tr w:rsidR="00C82A50" w:rsidRPr="00B95331" w14:paraId="5CB89E52" w14:textId="77777777" w:rsidTr="00C82A50">
        <w:tc>
          <w:tcPr>
            <w:tcW w:w="817" w:type="dxa"/>
          </w:tcPr>
          <w:p w14:paraId="64C4CD40" w14:textId="2421ED09" w:rsidR="00C82A50" w:rsidRPr="00B95331" w:rsidRDefault="00C82A50" w:rsidP="00B95331">
            <w:pPr>
              <w:pStyle w:val="BodyText"/>
              <w:spacing w:before="195" w:line="360" w:lineRule="auto"/>
              <w:ind w:right="789"/>
              <w:jc w:val="both"/>
              <w:rPr>
                <w:rFonts w:ascii="Palatino Linotype" w:hAnsi="Palatino Linotype"/>
                <w:b/>
                <w:sz w:val="22"/>
                <w:szCs w:val="22"/>
              </w:rPr>
            </w:pPr>
            <w:r w:rsidRPr="00B95331">
              <w:rPr>
                <w:rFonts w:ascii="Palatino Linotype" w:hAnsi="Palatino Linotype"/>
                <w:b/>
                <w:sz w:val="22"/>
                <w:szCs w:val="22"/>
              </w:rPr>
              <w:lastRenderedPageBreak/>
              <w:t>No</w:t>
            </w:r>
          </w:p>
        </w:tc>
        <w:tc>
          <w:tcPr>
            <w:tcW w:w="1559" w:type="dxa"/>
          </w:tcPr>
          <w:p w14:paraId="6D0303DD" w14:textId="771878FC" w:rsidR="00C82A50" w:rsidRPr="00B95331" w:rsidRDefault="00C82A50" w:rsidP="00B95331">
            <w:pPr>
              <w:pStyle w:val="BodyText"/>
              <w:spacing w:before="195" w:line="360" w:lineRule="auto"/>
              <w:ind w:right="789"/>
              <w:jc w:val="both"/>
              <w:rPr>
                <w:rFonts w:ascii="Palatino Linotype" w:hAnsi="Palatino Linotype"/>
                <w:b/>
                <w:sz w:val="22"/>
                <w:szCs w:val="22"/>
              </w:rPr>
            </w:pPr>
            <w:r w:rsidRPr="00B95331">
              <w:rPr>
                <w:rFonts w:ascii="Palatino Linotype" w:hAnsi="Palatino Linotype"/>
                <w:b/>
                <w:sz w:val="22"/>
                <w:szCs w:val="22"/>
              </w:rPr>
              <w:t>Indikator</w:t>
            </w:r>
          </w:p>
        </w:tc>
        <w:tc>
          <w:tcPr>
            <w:tcW w:w="2552" w:type="dxa"/>
          </w:tcPr>
          <w:p w14:paraId="27B8198B" w14:textId="4F027F6F" w:rsidR="00C82A50" w:rsidRPr="00B95331" w:rsidRDefault="00C82A50" w:rsidP="00B95331">
            <w:pPr>
              <w:pStyle w:val="BodyText"/>
              <w:spacing w:before="195" w:line="360" w:lineRule="auto"/>
              <w:ind w:right="789"/>
              <w:jc w:val="both"/>
              <w:rPr>
                <w:rFonts w:ascii="Palatino Linotype" w:hAnsi="Palatino Linotype"/>
                <w:b/>
                <w:sz w:val="22"/>
                <w:szCs w:val="22"/>
              </w:rPr>
            </w:pPr>
            <w:r w:rsidRPr="00B95331">
              <w:rPr>
                <w:rFonts w:ascii="Palatino Linotype" w:hAnsi="Palatino Linotype"/>
                <w:b/>
                <w:sz w:val="22"/>
                <w:szCs w:val="22"/>
              </w:rPr>
              <w:t>Deskripsi</w:t>
            </w:r>
          </w:p>
        </w:tc>
      </w:tr>
      <w:tr w:rsidR="00C82A50" w:rsidRPr="00B95331" w14:paraId="0523C9A1" w14:textId="77777777" w:rsidTr="00C82A50">
        <w:tc>
          <w:tcPr>
            <w:tcW w:w="817" w:type="dxa"/>
          </w:tcPr>
          <w:p w14:paraId="319E8BCD" w14:textId="7699638C"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1.</w:t>
            </w:r>
          </w:p>
        </w:tc>
        <w:tc>
          <w:tcPr>
            <w:tcW w:w="1559" w:type="dxa"/>
          </w:tcPr>
          <w:p w14:paraId="2A661369" w14:textId="345143C2"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 xml:space="preserve">Terlibat dalam aktifitas baru </w:t>
            </w:r>
          </w:p>
        </w:tc>
        <w:tc>
          <w:tcPr>
            <w:tcW w:w="2552" w:type="dxa"/>
          </w:tcPr>
          <w:p w14:paraId="2903781D" w14:textId="4014C0E8"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Anak dapat melakukan aktifitas baru dengan baik dan benar.</w:t>
            </w:r>
          </w:p>
        </w:tc>
      </w:tr>
      <w:tr w:rsidR="00C82A50" w:rsidRPr="00B95331" w14:paraId="72B0BD61" w14:textId="77777777" w:rsidTr="00C82A50">
        <w:tc>
          <w:tcPr>
            <w:tcW w:w="817" w:type="dxa"/>
          </w:tcPr>
          <w:p w14:paraId="48FAD7D7" w14:textId="6D6F8D5B"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2.</w:t>
            </w:r>
          </w:p>
        </w:tc>
        <w:tc>
          <w:tcPr>
            <w:tcW w:w="1559" w:type="dxa"/>
          </w:tcPr>
          <w:p w14:paraId="5A372F57" w14:textId="32441D7E"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Mencoba ide baru dan menganalisis kegitan baru</w:t>
            </w:r>
          </w:p>
        </w:tc>
        <w:tc>
          <w:tcPr>
            <w:tcW w:w="2552" w:type="dxa"/>
          </w:tcPr>
          <w:p w14:paraId="12200D73" w14:textId="4A96135C"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Anak dapat mencoba hal-hal baru melalui kegiatan membuat media pop up book dengan baik.</w:t>
            </w:r>
          </w:p>
        </w:tc>
      </w:tr>
      <w:tr w:rsidR="00C82A50" w:rsidRPr="00B95331" w14:paraId="640D1C52" w14:textId="77777777" w:rsidTr="00C82A50">
        <w:tc>
          <w:tcPr>
            <w:tcW w:w="817" w:type="dxa"/>
          </w:tcPr>
          <w:p w14:paraId="015E32D2" w14:textId="6F3410A2"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3.</w:t>
            </w:r>
          </w:p>
        </w:tc>
        <w:tc>
          <w:tcPr>
            <w:tcW w:w="1559" w:type="dxa"/>
          </w:tcPr>
          <w:p w14:paraId="15D04A14" w14:textId="0F6D9F2E"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Melibatkan orang lain.</w:t>
            </w:r>
          </w:p>
        </w:tc>
        <w:tc>
          <w:tcPr>
            <w:tcW w:w="2552" w:type="dxa"/>
          </w:tcPr>
          <w:p w14:paraId="72B6A60C" w14:textId="2E2A8920"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Anak dapat meminta bantuan kepada teman sebaya dan gurunya.</w:t>
            </w:r>
          </w:p>
        </w:tc>
      </w:tr>
      <w:tr w:rsidR="00C82A50" w:rsidRPr="00B95331" w14:paraId="08D48B56" w14:textId="77777777" w:rsidTr="00C82A50">
        <w:tc>
          <w:tcPr>
            <w:tcW w:w="817" w:type="dxa"/>
          </w:tcPr>
          <w:p w14:paraId="660464E8" w14:textId="67EA1E71"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lastRenderedPageBreak/>
              <w:t>4.</w:t>
            </w:r>
          </w:p>
        </w:tc>
        <w:tc>
          <w:tcPr>
            <w:tcW w:w="1559" w:type="dxa"/>
          </w:tcPr>
          <w:p w14:paraId="51A0006E" w14:textId="3F28070A"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 xml:space="preserve">Menyelesaikan tantangan </w:t>
            </w:r>
          </w:p>
        </w:tc>
        <w:tc>
          <w:tcPr>
            <w:tcW w:w="2552" w:type="dxa"/>
          </w:tcPr>
          <w:p w14:paraId="023D683D" w14:textId="04BB1434" w:rsidR="00C82A50" w:rsidRPr="00B95331" w:rsidRDefault="00C82A50"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Anak dapat menyelesaikan tantangan membuat media pop up book.</w:t>
            </w:r>
          </w:p>
        </w:tc>
      </w:tr>
    </w:tbl>
    <w:p w14:paraId="5411C1A5" w14:textId="7E96464A" w:rsidR="00C82A50" w:rsidRPr="00B95331" w:rsidRDefault="00C82A50" w:rsidP="00B95331">
      <w:pPr>
        <w:pStyle w:val="BodyText"/>
        <w:spacing w:before="195" w:line="360" w:lineRule="auto"/>
        <w:ind w:right="789" w:firstLine="424"/>
        <w:jc w:val="both"/>
        <w:rPr>
          <w:rFonts w:ascii="Palatino Linotype" w:hAnsi="Palatino Linotype"/>
          <w:sz w:val="22"/>
          <w:szCs w:val="22"/>
        </w:rPr>
      </w:pPr>
      <w:r w:rsidRPr="00B95331">
        <w:rPr>
          <w:rFonts w:ascii="Palatino Linotype" w:hAnsi="Palatino Linotype"/>
          <w:sz w:val="22"/>
          <w:szCs w:val="22"/>
        </w:rPr>
        <w:t xml:space="preserve">Kemudian setelah data penelitian dikumpulkan akan dilanjutkan </w:t>
      </w:r>
      <w:r w:rsidR="002839B7" w:rsidRPr="00B95331">
        <w:rPr>
          <w:rFonts w:ascii="Palatino Linotype" w:hAnsi="Palatino Linotype"/>
          <w:sz w:val="22"/>
          <w:szCs w:val="22"/>
        </w:rPr>
        <w:t>menganalisis data untuk mencari nilai rata-rata.Analisi data dimulai dengan mengukut tingkat capaian anak berdasarkan Tabel 2.</w:t>
      </w:r>
    </w:p>
    <w:p w14:paraId="6780319B" w14:textId="2BD9E5E4"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Tabel 2. Catatan Skor Capaian Anak</w:t>
      </w:r>
    </w:p>
    <w:tbl>
      <w:tblPr>
        <w:tblStyle w:val="Table1"/>
        <w:tblW w:w="0" w:type="auto"/>
        <w:tblLook w:val="05A0" w:firstRow="1" w:lastRow="0" w:firstColumn="1" w:lastColumn="1" w:noHBand="0" w:noVBand="1"/>
      </w:tblPr>
      <w:tblGrid>
        <w:gridCol w:w="3566"/>
        <w:gridCol w:w="3567"/>
      </w:tblGrid>
      <w:tr w:rsidR="002839B7" w:rsidRPr="00B95331" w14:paraId="48E33D7C" w14:textId="77777777" w:rsidTr="002839B7">
        <w:tc>
          <w:tcPr>
            <w:tcW w:w="3566" w:type="dxa"/>
          </w:tcPr>
          <w:p w14:paraId="605123EC" w14:textId="6847517C"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Capaian  Anak</w:t>
            </w:r>
          </w:p>
        </w:tc>
        <w:tc>
          <w:tcPr>
            <w:tcW w:w="3567" w:type="dxa"/>
          </w:tcPr>
          <w:p w14:paraId="23DBF8C4" w14:textId="4C1B0C74"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Skor</w:t>
            </w:r>
          </w:p>
        </w:tc>
      </w:tr>
      <w:tr w:rsidR="002839B7" w:rsidRPr="00B95331" w14:paraId="4D31A3E4" w14:textId="77777777" w:rsidTr="002839B7">
        <w:tc>
          <w:tcPr>
            <w:tcW w:w="3566" w:type="dxa"/>
          </w:tcPr>
          <w:p w14:paraId="50BAA66C" w14:textId="6A5189E8"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Belum Berkembang</w:t>
            </w:r>
          </w:p>
        </w:tc>
        <w:tc>
          <w:tcPr>
            <w:tcW w:w="3567" w:type="dxa"/>
          </w:tcPr>
          <w:p w14:paraId="238F580D" w14:textId="55247D7E"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1</w:t>
            </w:r>
          </w:p>
        </w:tc>
      </w:tr>
      <w:tr w:rsidR="002839B7" w:rsidRPr="00B95331" w14:paraId="5E6DFA01" w14:textId="77777777" w:rsidTr="002839B7">
        <w:tc>
          <w:tcPr>
            <w:tcW w:w="3566" w:type="dxa"/>
          </w:tcPr>
          <w:p w14:paraId="04695260" w14:textId="6D579770"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Mulai Berkembang</w:t>
            </w:r>
          </w:p>
        </w:tc>
        <w:tc>
          <w:tcPr>
            <w:tcW w:w="3567" w:type="dxa"/>
          </w:tcPr>
          <w:p w14:paraId="5789D99B" w14:textId="5459A35D"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2</w:t>
            </w:r>
          </w:p>
        </w:tc>
      </w:tr>
      <w:tr w:rsidR="002839B7" w:rsidRPr="00B95331" w14:paraId="64DCF6F6" w14:textId="77777777" w:rsidTr="002839B7">
        <w:tc>
          <w:tcPr>
            <w:tcW w:w="3566" w:type="dxa"/>
          </w:tcPr>
          <w:p w14:paraId="3C1CEB61" w14:textId="2A826897"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Berkembang sesuai harapan</w:t>
            </w:r>
          </w:p>
        </w:tc>
        <w:tc>
          <w:tcPr>
            <w:tcW w:w="3567" w:type="dxa"/>
          </w:tcPr>
          <w:p w14:paraId="3C7EBB1C" w14:textId="67F33ECC"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3</w:t>
            </w:r>
          </w:p>
        </w:tc>
      </w:tr>
      <w:tr w:rsidR="002839B7" w:rsidRPr="00B95331" w14:paraId="47F88FB6" w14:textId="77777777" w:rsidTr="002839B7">
        <w:tc>
          <w:tcPr>
            <w:tcW w:w="3566" w:type="dxa"/>
          </w:tcPr>
          <w:p w14:paraId="0BFB3AC0" w14:textId="120D1EF1"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Berkembang sangat baik</w:t>
            </w:r>
          </w:p>
        </w:tc>
        <w:tc>
          <w:tcPr>
            <w:tcW w:w="3567" w:type="dxa"/>
          </w:tcPr>
          <w:p w14:paraId="40098322" w14:textId="1C68CB69" w:rsidR="002839B7"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4</w:t>
            </w:r>
          </w:p>
        </w:tc>
      </w:tr>
    </w:tbl>
    <w:p w14:paraId="66138515" w14:textId="419AE591" w:rsidR="002839B7" w:rsidRPr="00B95331" w:rsidRDefault="002839B7" w:rsidP="00B95331">
      <w:pPr>
        <w:pStyle w:val="BodyText"/>
        <w:spacing w:before="195" w:line="360" w:lineRule="auto"/>
        <w:ind w:right="789" w:firstLine="424"/>
        <w:jc w:val="both"/>
        <w:rPr>
          <w:rFonts w:ascii="Palatino Linotype" w:hAnsi="Palatino Linotype"/>
          <w:sz w:val="22"/>
          <w:szCs w:val="22"/>
        </w:rPr>
      </w:pPr>
      <w:r w:rsidRPr="00B95331">
        <w:rPr>
          <w:rFonts w:ascii="Palatino Linotype" w:hAnsi="Palatino Linotype"/>
          <w:sz w:val="22"/>
          <w:szCs w:val="22"/>
        </w:rPr>
        <w:t xml:space="preserve">Perolehan data didapat dari hasil pengamatan selama dua siklus, yang selanjutnya hasil data disusun berupa diagram persentase tingkat capaian anak dengan rumus. Untuk menghitung persentase ketercapaian </w:t>
      </w:r>
      <w:r w:rsidRPr="00B95331">
        <w:rPr>
          <w:rFonts w:ascii="Palatino Linotype" w:hAnsi="Palatino Linotype"/>
          <w:sz w:val="22"/>
          <w:szCs w:val="22"/>
        </w:rPr>
        <w:lastRenderedPageBreak/>
        <w:t>keberhasilan setiap anak, bisa memakai rumus berikut.</w:t>
      </w:r>
    </w:p>
    <w:p w14:paraId="6648808E" w14:textId="0678A3C0" w:rsidR="007215C9" w:rsidRPr="00B95331" w:rsidRDefault="002839B7"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noProof/>
          <w:sz w:val="22"/>
          <w:szCs w:val="22"/>
          <w:lang w:val="id-ID" w:eastAsia="id-ID"/>
        </w:rPr>
        <w:drawing>
          <wp:inline distT="0" distB="0" distL="0" distR="0" wp14:anchorId="24823C2C" wp14:editId="334B2912">
            <wp:extent cx="899160" cy="731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05 at 14.58.58.jpeg"/>
                    <pic:cNvPicPr/>
                  </pic:nvPicPr>
                  <pic:blipFill>
                    <a:blip r:embed="rId8">
                      <a:extLst>
                        <a:ext uri="{28A0092B-C50C-407E-A947-70E740481C1C}">
                          <a14:useLocalDpi xmlns:a14="http://schemas.microsoft.com/office/drawing/2010/main" val="0"/>
                        </a:ext>
                      </a:extLst>
                    </a:blip>
                    <a:stretch>
                      <a:fillRect/>
                    </a:stretch>
                  </pic:blipFill>
                  <pic:spPr>
                    <a:xfrm>
                      <a:off x="0" y="0"/>
                      <a:ext cx="899160" cy="731520"/>
                    </a:xfrm>
                    <a:prstGeom prst="rect">
                      <a:avLst/>
                    </a:prstGeom>
                  </pic:spPr>
                </pic:pic>
              </a:graphicData>
            </a:graphic>
          </wp:inline>
        </w:drawing>
      </w:r>
    </w:p>
    <w:p w14:paraId="5D2EC042" w14:textId="2905669B" w:rsidR="007215C9" w:rsidRPr="00B95331" w:rsidRDefault="007215C9" w:rsidP="00B95331">
      <w:pPr>
        <w:pStyle w:val="BodyText"/>
        <w:spacing w:line="360" w:lineRule="auto"/>
        <w:ind w:right="789"/>
        <w:jc w:val="both"/>
        <w:rPr>
          <w:rFonts w:ascii="Palatino Linotype" w:hAnsi="Palatino Linotype"/>
          <w:sz w:val="22"/>
          <w:szCs w:val="22"/>
        </w:rPr>
      </w:pPr>
      <w:r w:rsidRPr="00B95331">
        <w:rPr>
          <w:rFonts w:ascii="Palatino Linotype" w:hAnsi="Palatino Linotype"/>
          <w:sz w:val="22"/>
          <w:szCs w:val="22"/>
        </w:rPr>
        <w:t>Keterangan</w:t>
      </w:r>
      <w:r w:rsidR="00670D1C" w:rsidRPr="00B95331">
        <w:rPr>
          <w:rFonts w:ascii="Palatino Linotype" w:hAnsi="Palatino Linotype"/>
          <w:sz w:val="22"/>
          <w:szCs w:val="22"/>
        </w:rPr>
        <w:t xml:space="preserve"> </w:t>
      </w:r>
      <w:r w:rsidRPr="00B95331">
        <w:rPr>
          <w:rFonts w:ascii="Palatino Linotype" w:hAnsi="Palatino Linotype"/>
          <w:sz w:val="22"/>
          <w:szCs w:val="22"/>
        </w:rPr>
        <w:t xml:space="preserve">: </w:t>
      </w:r>
    </w:p>
    <w:p w14:paraId="43022872" w14:textId="773FB816" w:rsidR="007215C9" w:rsidRPr="00B95331" w:rsidRDefault="007215C9" w:rsidP="00B95331">
      <w:pPr>
        <w:pStyle w:val="BodyText"/>
        <w:spacing w:line="360" w:lineRule="auto"/>
        <w:ind w:right="789"/>
        <w:jc w:val="both"/>
        <w:rPr>
          <w:rFonts w:ascii="Palatino Linotype" w:hAnsi="Palatino Linotype"/>
          <w:sz w:val="22"/>
          <w:szCs w:val="22"/>
        </w:rPr>
      </w:pPr>
      <w:r w:rsidRPr="00B95331">
        <w:rPr>
          <w:rFonts w:ascii="Palatino Linotype" w:hAnsi="Palatino Linotype"/>
          <w:sz w:val="22"/>
          <w:szCs w:val="22"/>
        </w:rPr>
        <w:t>F</w:t>
      </w:r>
      <w:r w:rsidRPr="00B95331">
        <w:rPr>
          <w:rFonts w:ascii="Palatino Linotype" w:hAnsi="Palatino Linotype"/>
          <w:sz w:val="22"/>
          <w:szCs w:val="22"/>
        </w:rPr>
        <w:tab/>
        <w:t>=Skor perolehan</w:t>
      </w:r>
    </w:p>
    <w:p w14:paraId="5D2A6346" w14:textId="6F5C3502" w:rsidR="007215C9" w:rsidRPr="00B95331" w:rsidRDefault="007215C9" w:rsidP="00B95331">
      <w:pPr>
        <w:pStyle w:val="BodyText"/>
        <w:spacing w:line="360" w:lineRule="auto"/>
        <w:ind w:right="789"/>
        <w:jc w:val="both"/>
        <w:rPr>
          <w:rFonts w:ascii="Palatino Linotype" w:hAnsi="Palatino Linotype"/>
          <w:sz w:val="22"/>
          <w:szCs w:val="22"/>
        </w:rPr>
      </w:pPr>
      <w:r w:rsidRPr="00B95331">
        <w:rPr>
          <w:rFonts w:ascii="Palatino Linotype" w:hAnsi="Palatino Linotype"/>
          <w:sz w:val="22"/>
          <w:szCs w:val="22"/>
        </w:rPr>
        <w:t>N</w:t>
      </w:r>
      <w:r w:rsidRPr="00B95331">
        <w:rPr>
          <w:rFonts w:ascii="Palatino Linotype" w:hAnsi="Palatino Linotype"/>
          <w:sz w:val="22"/>
          <w:szCs w:val="22"/>
        </w:rPr>
        <w:tab/>
        <w:t>=Skor maksimal indikator(16)</w:t>
      </w:r>
    </w:p>
    <w:p w14:paraId="24867372" w14:textId="25446CCB" w:rsidR="007215C9" w:rsidRPr="00B95331" w:rsidRDefault="007215C9" w:rsidP="00B95331">
      <w:pPr>
        <w:pStyle w:val="BodyText"/>
        <w:spacing w:line="360" w:lineRule="auto"/>
        <w:ind w:right="789"/>
        <w:jc w:val="both"/>
        <w:rPr>
          <w:rFonts w:ascii="Palatino Linotype" w:hAnsi="Palatino Linotype"/>
          <w:sz w:val="22"/>
          <w:szCs w:val="22"/>
        </w:rPr>
      </w:pPr>
      <w:r w:rsidRPr="00B95331">
        <w:rPr>
          <w:rFonts w:ascii="Palatino Linotype" w:hAnsi="Palatino Linotype"/>
          <w:sz w:val="22"/>
          <w:szCs w:val="22"/>
        </w:rPr>
        <w:t>100</w:t>
      </w:r>
      <w:r w:rsidRPr="00B95331">
        <w:rPr>
          <w:rFonts w:ascii="Palatino Linotype" w:hAnsi="Palatino Linotype"/>
          <w:sz w:val="22"/>
          <w:szCs w:val="22"/>
        </w:rPr>
        <w:tab/>
        <w:t>=Bilangan tetap</w:t>
      </w:r>
    </w:p>
    <w:p w14:paraId="571C148D" w14:textId="2E51D14C" w:rsidR="007215C9" w:rsidRPr="00B95331" w:rsidRDefault="007215C9" w:rsidP="00B95331">
      <w:pPr>
        <w:pStyle w:val="BodyText"/>
        <w:spacing w:before="195" w:line="360" w:lineRule="auto"/>
        <w:ind w:right="789"/>
        <w:jc w:val="both"/>
        <w:rPr>
          <w:rFonts w:ascii="Palatino Linotype" w:hAnsi="Palatino Linotype"/>
          <w:sz w:val="22"/>
          <w:szCs w:val="22"/>
        </w:rPr>
      </w:pPr>
      <w:r w:rsidRPr="00B95331">
        <w:rPr>
          <w:rFonts w:ascii="Palatino Linotype" w:hAnsi="Palatino Linotype"/>
          <w:sz w:val="22"/>
          <w:szCs w:val="22"/>
        </w:rPr>
        <w:t>Untuk mengitung nilai mean seluruh capaian anak, bisa memakai rumus yakni:</w:t>
      </w:r>
    </w:p>
    <w:p w14:paraId="005449A7" w14:textId="77777777" w:rsidR="00932A38" w:rsidRDefault="007215C9" w:rsidP="00B95331">
      <w:pPr>
        <w:pStyle w:val="NormalWeb"/>
        <w:spacing w:before="0" w:beforeAutospacing="0" w:after="120" w:afterAutospacing="0" w:line="360" w:lineRule="auto"/>
        <w:ind w:firstLine="720"/>
        <w:jc w:val="both"/>
        <w:rPr>
          <w:rFonts w:ascii="Palatino Linotype" w:hAnsi="Palatino Linotype"/>
          <w:color w:val="000000"/>
          <w:sz w:val="22"/>
          <w:szCs w:val="22"/>
        </w:rPr>
      </w:pPr>
      <w:r w:rsidRPr="00B95331">
        <w:rPr>
          <w:rFonts w:ascii="Palatino Linotype" w:hAnsi="Palatino Linotype"/>
          <w:noProof/>
          <w:color w:val="000000"/>
          <w:sz w:val="22"/>
          <w:szCs w:val="22"/>
          <w:lang w:val="id-ID" w:eastAsia="id-ID"/>
        </w:rPr>
        <w:drawing>
          <wp:inline distT="0" distB="0" distL="0" distR="0" wp14:anchorId="3B3DF341" wp14:editId="5777B474">
            <wp:extent cx="609600" cy="449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05 at 15.03.34.jpeg"/>
                    <pic:cNvPicPr/>
                  </pic:nvPicPr>
                  <pic:blipFill>
                    <a:blip r:embed="rId9">
                      <a:extLst>
                        <a:ext uri="{28A0092B-C50C-407E-A947-70E740481C1C}">
                          <a14:useLocalDpi xmlns:a14="http://schemas.microsoft.com/office/drawing/2010/main" val="0"/>
                        </a:ext>
                      </a:extLst>
                    </a:blip>
                    <a:stretch>
                      <a:fillRect/>
                    </a:stretch>
                  </pic:blipFill>
                  <pic:spPr>
                    <a:xfrm>
                      <a:off x="0" y="0"/>
                      <a:ext cx="609600" cy="449580"/>
                    </a:xfrm>
                    <a:prstGeom prst="rect">
                      <a:avLst/>
                    </a:prstGeom>
                  </pic:spPr>
                </pic:pic>
              </a:graphicData>
            </a:graphic>
          </wp:inline>
        </w:drawing>
      </w:r>
    </w:p>
    <w:p w14:paraId="13D71F83" w14:textId="5903C2C8" w:rsidR="007215C9" w:rsidRPr="00B95331" w:rsidRDefault="007215C9" w:rsidP="00B95331">
      <w:pPr>
        <w:pStyle w:val="NormalWeb"/>
        <w:spacing w:before="0" w:beforeAutospacing="0" w:after="120" w:afterAutospacing="0" w:line="360" w:lineRule="auto"/>
        <w:ind w:firstLine="720"/>
        <w:jc w:val="both"/>
        <w:rPr>
          <w:rFonts w:ascii="Palatino Linotype" w:hAnsi="Palatino Linotype"/>
          <w:color w:val="000000"/>
          <w:sz w:val="22"/>
          <w:szCs w:val="22"/>
        </w:rPr>
      </w:pPr>
      <w:r w:rsidRPr="00B95331">
        <w:rPr>
          <w:rFonts w:ascii="Palatino Linotype" w:hAnsi="Palatino Linotype"/>
          <w:color w:val="000000"/>
          <w:sz w:val="22"/>
          <w:szCs w:val="22"/>
        </w:rPr>
        <w:t>Keterangan:</w:t>
      </w:r>
    </w:p>
    <w:p w14:paraId="68E233F8" w14:textId="66DF1EEC" w:rsidR="007215C9" w:rsidRPr="00B95331" w:rsidRDefault="0065581B" w:rsidP="00B95331">
      <w:pPr>
        <w:pStyle w:val="NormalWeb"/>
        <w:spacing w:before="0" w:beforeAutospacing="0" w:after="120" w:afterAutospacing="0" w:line="360" w:lineRule="auto"/>
        <w:ind w:firstLine="720"/>
        <w:jc w:val="both"/>
        <w:rPr>
          <w:rFonts w:ascii="Palatino Linotype" w:hAnsi="Palatino Linotype"/>
          <w:color w:val="000000"/>
          <w:sz w:val="22"/>
          <w:szCs w:val="22"/>
        </w:rPr>
      </w:pPr>
      <w:r w:rsidRPr="00B95331">
        <w:rPr>
          <w:rFonts w:ascii="Palatino Linotype" w:hAnsi="Palatino Linotype"/>
          <w:color w:val="000000"/>
          <w:sz w:val="22"/>
          <w:szCs w:val="22"/>
        </w:rPr>
        <w:t xml:space="preserve">X </w:t>
      </w:r>
      <w:r w:rsidR="007215C9" w:rsidRPr="00B95331">
        <w:rPr>
          <w:rFonts w:ascii="Palatino Linotype" w:hAnsi="Palatino Linotype"/>
          <w:color w:val="000000"/>
          <w:sz w:val="22"/>
          <w:szCs w:val="22"/>
        </w:rPr>
        <w:t>=</w:t>
      </w:r>
      <w:r w:rsidRPr="00B95331">
        <w:rPr>
          <w:rFonts w:ascii="Palatino Linotype" w:hAnsi="Palatino Linotype"/>
          <w:color w:val="000000"/>
          <w:sz w:val="22"/>
          <w:szCs w:val="22"/>
        </w:rPr>
        <w:t xml:space="preserve">  </w:t>
      </w:r>
      <w:r w:rsidR="007215C9" w:rsidRPr="00B95331">
        <w:rPr>
          <w:rFonts w:ascii="Palatino Linotype" w:hAnsi="Palatino Linotype"/>
          <w:color w:val="000000"/>
          <w:sz w:val="22"/>
          <w:szCs w:val="22"/>
        </w:rPr>
        <w:t>Hasil nilai rata-rata</w:t>
      </w:r>
    </w:p>
    <w:p w14:paraId="2CC77495" w14:textId="485ACE7A" w:rsidR="007215C9" w:rsidRPr="00B95331" w:rsidRDefault="0065581B" w:rsidP="00B95331">
      <w:pPr>
        <w:pStyle w:val="NormalWeb"/>
        <w:spacing w:before="0" w:beforeAutospacing="0" w:after="120" w:afterAutospacing="0" w:line="360" w:lineRule="auto"/>
        <w:ind w:left="296" w:firstLine="424"/>
        <w:jc w:val="both"/>
        <w:rPr>
          <w:rFonts w:ascii="Palatino Linotype" w:hAnsi="Palatino Linotype"/>
          <w:color w:val="000000"/>
          <w:sz w:val="22"/>
          <w:szCs w:val="22"/>
        </w:rPr>
      </w:pPr>
      <w:r w:rsidRPr="00B95331">
        <w:rPr>
          <w:rFonts w:ascii="Palatino Linotype" w:hAnsi="Palatino Linotype"/>
          <w:color w:val="000000"/>
          <w:sz w:val="22"/>
          <w:szCs w:val="22"/>
        </w:rPr>
        <w:t xml:space="preserve">∑ </w:t>
      </w:r>
      <w:r w:rsidR="007215C9" w:rsidRPr="00B95331">
        <w:rPr>
          <w:rFonts w:ascii="Palatino Linotype" w:hAnsi="Palatino Linotype"/>
          <w:color w:val="000000"/>
          <w:sz w:val="22"/>
          <w:szCs w:val="22"/>
        </w:rPr>
        <w:t>=</w:t>
      </w:r>
      <w:r w:rsidRPr="00B95331">
        <w:rPr>
          <w:rFonts w:ascii="Palatino Linotype" w:hAnsi="Palatino Linotype"/>
          <w:color w:val="000000"/>
          <w:sz w:val="22"/>
          <w:szCs w:val="22"/>
        </w:rPr>
        <w:t xml:space="preserve">  </w:t>
      </w:r>
      <w:r w:rsidR="007215C9" w:rsidRPr="00B95331">
        <w:rPr>
          <w:rFonts w:ascii="Palatino Linotype" w:hAnsi="Palatino Linotype"/>
          <w:color w:val="000000"/>
          <w:sz w:val="22"/>
          <w:szCs w:val="22"/>
        </w:rPr>
        <w:t>Jumlahskor capaian anak</w:t>
      </w:r>
    </w:p>
    <w:p w14:paraId="039E3BF6" w14:textId="4EE5D8B2" w:rsidR="007215C9" w:rsidRPr="00B95331" w:rsidRDefault="007215C9" w:rsidP="00B95331">
      <w:pPr>
        <w:pStyle w:val="NormalWeb"/>
        <w:spacing w:before="0" w:beforeAutospacing="0" w:after="120" w:afterAutospacing="0" w:line="360" w:lineRule="auto"/>
        <w:jc w:val="both"/>
        <w:rPr>
          <w:rFonts w:ascii="Palatino Linotype" w:hAnsi="Palatino Linotype"/>
          <w:color w:val="000000"/>
          <w:sz w:val="22"/>
          <w:szCs w:val="22"/>
        </w:rPr>
      </w:pPr>
      <w:r w:rsidRPr="00B95331">
        <w:rPr>
          <w:rFonts w:ascii="Palatino Linotype" w:hAnsi="Palatino Linotype"/>
          <w:color w:val="000000"/>
          <w:sz w:val="22"/>
          <w:szCs w:val="22"/>
        </w:rPr>
        <w:tab/>
      </w:r>
      <w:r w:rsidR="0065581B" w:rsidRPr="00B95331">
        <w:rPr>
          <w:rFonts w:ascii="Palatino Linotype" w:hAnsi="Palatino Linotype"/>
          <w:color w:val="000000"/>
          <w:sz w:val="22"/>
          <w:szCs w:val="22"/>
        </w:rPr>
        <w:t xml:space="preserve">   </w:t>
      </w:r>
      <w:r w:rsidRPr="00B95331">
        <w:rPr>
          <w:rFonts w:ascii="Palatino Linotype" w:hAnsi="Palatino Linotype"/>
          <w:i/>
          <w:color w:val="000000"/>
          <w:sz w:val="22"/>
          <w:szCs w:val="22"/>
        </w:rPr>
        <w:t>N</w:t>
      </w:r>
      <w:r w:rsidR="0065581B" w:rsidRPr="00B95331">
        <w:rPr>
          <w:rFonts w:ascii="Palatino Linotype" w:hAnsi="Palatino Linotype"/>
          <w:color w:val="000000"/>
          <w:sz w:val="22"/>
          <w:szCs w:val="22"/>
        </w:rPr>
        <w:t xml:space="preserve"> </w:t>
      </w:r>
      <w:r w:rsidRPr="00B95331">
        <w:rPr>
          <w:rFonts w:ascii="Palatino Linotype" w:hAnsi="Palatino Linotype"/>
          <w:color w:val="000000"/>
          <w:sz w:val="22"/>
          <w:szCs w:val="22"/>
        </w:rPr>
        <w:t>=</w:t>
      </w:r>
      <w:r w:rsidR="0065581B" w:rsidRPr="00B95331">
        <w:rPr>
          <w:rFonts w:ascii="Palatino Linotype" w:hAnsi="Palatino Linotype"/>
          <w:color w:val="000000"/>
          <w:sz w:val="22"/>
          <w:szCs w:val="22"/>
        </w:rPr>
        <w:t xml:space="preserve">  </w:t>
      </w:r>
      <w:r w:rsidR="00006970" w:rsidRPr="00B95331">
        <w:rPr>
          <w:rFonts w:ascii="Palatino Linotype" w:hAnsi="Palatino Linotype"/>
          <w:color w:val="000000"/>
          <w:sz w:val="22"/>
          <w:szCs w:val="22"/>
        </w:rPr>
        <w:t>Jumlah anak keseluruhan</w:t>
      </w:r>
    </w:p>
    <w:p w14:paraId="0920501E" w14:textId="34178F44" w:rsidR="000B23CD" w:rsidRPr="00B95331" w:rsidRDefault="00006970" w:rsidP="00B95331">
      <w:pPr>
        <w:pStyle w:val="NormalWeb"/>
        <w:spacing w:before="0" w:beforeAutospacing="0" w:after="120" w:afterAutospacing="0" w:line="360" w:lineRule="auto"/>
        <w:ind w:firstLine="424"/>
        <w:jc w:val="both"/>
        <w:rPr>
          <w:rFonts w:ascii="Palatino Linotype" w:hAnsi="Palatino Linotype"/>
          <w:color w:val="000000"/>
          <w:sz w:val="22"/>
          <w:szCs w:val="22"/>
        </w:rPr>
      </w:pPr>
      <w:r w:rsidRPr="00B95331">
        <w:rPr>
          <w:rFonts w:ascii="Palatino Linotype" w:hAnsi="Palatino Linotype"/>
          <w:color w:val="000000"/>
          <w:sz w:val="22"/>
          <w:szCs w:val="22"/>
        </w:rPr>
        <w:t>Adapun desain penelitian ini memakai model kemmis dan Mc Taggart. Penelitian model ini menggabarkan satu siklus yang terdiri dari empat langkah, yakni: perencanaan(</w:t>
      </w:r>
      <w:r w:rsidRPr="00B95331">
        <w:rPr>
          <w:rFonts w:ascii="Palatino Linotype" w:hAnsi="Palatino Linotype"/>
          <w:i/>
          <w:color w:val="000000"/>
          <w:sz w:val="22"/>
          <w:szCs w:val="22"/>
        </w:rPr>
        <w:t>planning)</w:t>
      </w:r>
      <w:r w:rsidRPr="00B95331">
        <w:rPr>
          <w:rFonts w:ascii="Palatino Linotype" w:hAnsi="Palatino Linotype"/>
          <w:color w:val="000000"/>
          <w:sz w:val="22"/>
          <w:szCs w:val="22"/>
        </w:rPr>
        <w:t xml:space="preserve">, aksi ataupun tindakan( </w:t>
      </w:r>
      <w:r w:rsidRPr="00B95331">
        <w:rPr>
          <w:rFonts w:ascii="Palatino Linotype" w:hAnsi="Palatino Linotype"/>
          <w:i/>
          <w:color w:val="000000"/>
          <w:sz w:val="22"/>
          <w:szCs w:val="22"/>
        </w:rPr>
        <w:t>action</w:t>
      </w:r>
      <w:r w:rsidRPr="00B95331">
        <w:rPr>
          <w:rFonts w:ascii="Palatino Linotype" w:hAnsi="Palatino Linotype"/>
          <w:color w:val="000000"/>
          <w:sz w:val="22"/>
          <w:szCs w:val="22"/>
        </w:rPr>
        <w:t>) , obeservasi(</w:t>
      </w:r>
      <w:r w:rsidRPr="00B95331">
        <w:rPr>
          <w:rFonts w:ascii="Palatino Linotype" w:hAnsi="Palatino Linotype"/>
          <w:i/>
          <w:color w:val="000000"/>
          <w:sz w:val="22"/>
          <w:szCs w:val="22"/>
        </w:rPr>
        <w:t>observation</w:t>
      </w:r>
      <w:r w:rsidRPr="00B95331">
        <w:rPr>
          <w:rFonts w:ascii="Palatino Linotype" w:hAnsi="Palatino Linotype"/>
          <w:color w:val="000000"/>
          <w:sz w:val="22"/>
          <w:szCs w:val="22"/>
        </w:rPr>
        <w:t xml:space="preserve">) serta refleksi( </w:t>
      </w:r>
      <w:r w:rsidRPr="00B95331">
        <w:rPr>
          <w:rFonts w:ascii="Palatino Linotype" w:hAnsi="Palatino Linotype"/>
          <w:i/>
          <w:color w:val="000000"/>
          <w:sz w:val="22"/>
          <w:szCs w:val="22"/>
        </w:rPr>
        <w:t>reflection)</w:t>
      </w:r>
      <w:r w:rsidRPr="00B95331">
        <w:rPr>
          <w:rFonts w:ascii="Palatino Linotype" w:hAnsi="Palatino Linotype"/>
          <w:color w:val="000000"/>
          <w:sz w:val="22"/>
          <w:szCs w:val="22"/>
        </w:rPr>
        <w:t xml:space="preserve">. Setelah satu siklus, dapat dilanjutkan sampai hasil penelitian dinyatakan selesai </w:t>
      </w:r>
      <w:r w:rsidR="003E3744" w:rsidRPr="00B95331">
        <w:rPr>
          <w:rFonts w:ascii="Palatino Linotype" w:hAnsi="Palatino Linotype"/>
          <w:color w:val="000000"/>
          <w:sz w:val="22"/>
          <w:szCs w:val="22"/>
        </w:rPr>
        <w:fldChar w:fldCharType="begin" w:fldLock="1"/>
      </w:r>
      <w:r w:rsidR="00B75AC3">
        <w:rPr>
          <w:rFonts w:ascii="Palatino Linotype" w:hAnsi="Palatino Linotype"/>
          <w:color w:val="000000"/>
          <w:sz w:val="22"/>
          <w:szCs w:val="22"/>
        </w:rPr>
        <w:instrText>ADDIN CSL_CITATION {"citationItems":[{"id":"ITEM-1","itemData":{"DOI":"10.26740/jp2kgaud.v3n1.19-34","abstract":"Kompetensi profesional merupakan salah satu kompetensi yang harus dimiliki oleh guru PAUD. Salah satu fokus dari kompetensi profesional yaitu mengembangkan keprofesionalan secara berkelanjutan dengan melakukan tindakan reflektif dengan berlatih dan mengevaluasi kinerja sendiri terkait dengan hasil pembelajaran peserta didik. Tujuan penelitian ini adalah meningkatkan profesionalisme guru PAUD melalui pemberian pendampingan pelaksanaan PTK. Pendampingan dilakukan terhadap 25 guru PAUD di gugus Matahari di Kecamatan Colomadu Kabupaten Karanganyar selama bulan Juli-september 2021. Pendekatan peneltian menggunakan kualitatif dengan jenis penelitian adalah penelitian tindakan atau Action Research (AR). Penelitian tidakan menggunakan model Kemmis dan Taggrart, meliputi tahapan perencana, pelaksanaan, pengamatan, dan refleksi. Teknik pengumpulan data menggunakan observasi, wawancara, dan dokumentasi. Teknik uji validitas data menggunakan triangulasi sumber dan teknik. Teknik analisis data menggunakan model alir Milles dan Hubberman, yaitu: pengumpulan data, reduksi data, analisis data, dan kesimpulan data. Hasil penelitian menunjukkan bahwa para guru berpartisipasi aktif dan memiliki motivasi yang tinggi untuk mengembangkan kompetensi profesionalnya dengan melakukan PTK. Manfaat penelitian melalui pendampingan pelaksanaan PTK pada guru-guru ini di antaranya adalah membantu guru memperbaiki mutu pembelajaran dan meningkatkan kompetensi profesional guru. Kegiatan pelatihan PTK ini memberikan dampak yang signifikan terhadap peningkatan wawasan dan pengetahuan tentang pemahaman penelitian tindakan kelas, penentuan instrument penelitian, pengolahan, dan analisis data penelitian tindakan kelas. Hasil akhir dalam penelitian ini adalah proses pelatihan memberikan manfaat bagi guru, yaitu dapat meningkatkan pemahaman guru pada PTK, menumbuhkan motivasi dalam menyusun PTK dan melaksanakan PTK, serta bagi sekolah dapat meningkatkan kinerja sekolah melalui peningkatan profesionalisme guru.","author":[{"dropping-particle":"","family":"Hafidah","given":"Ruli","non-dropping-particle":"","parse-names":false,"suffix":""},{"dropping-particle":"","family":"Dewi","given":"Nurul Kusuma","non-dropping-particle":"","parse-names":false,"suffix":""},{"dropping-particle":"","family":"Syamsudin","given":"Muh. Munif","non-dropping-particle":"","parse-names":false,"suffix":""},{"dropping-particle":"","family":"Pudyaningtyas","given":"Adriani Rahma","non-dropping-particle":"","parse-names":false,"suffix":""},{"dropping-particle":"","family":"Nurjanah","given":"Novita Eka","non-dropping-particle":"","parse-names":false,"suffix":""},{"dropping-particle":"","family":"Sholeha","given":"Vera","non-dropping-particle":"","parse-names":false,"suffix":""}],"container-title":"JP2KG AUD (Jurnal Pendidikan, Pengasuhan, Kesehatan dan Gizi Anak Usia Dini)","id":"ITEM-1","issue":"1","issued":{"date-parts":[["2022"]]},"page":"19-34","title":"Meningkatkan Kompetensi Profesionalisme Guru Paud Melalui Pelatihan Penerapan Penelitian Tindakan Kelas (Ptk)","type":"article-journal","volume":"3"},"uris":["http://www.mendeley.com/documents/?uuid=a56e8d4f-db0b-4e0f-bd04-ddb9102d3c64","http://www.mendeley.com/documents/?uuid=a75fcdf2-f77d-40ea-8630-73c41c6b1735"]}],"mendeley":{"formattedCitation":"(Hafidah et al., 2022)","plainTextFormattedCitation":"(Hafidah et al., 2022)","previouslyFormattedCitation":"(Hafidah et al., 2022)"},"properties":{"noteIndex":0},"schema":"https://github.com/citation-style-language/schema/raw/master/csl-citation.json"}</w:instrText>
      </w:r>
      <w:r w:rsidR="003E3744" w:rsidRPr="00B95331">
        <w:rPr>
          <w:rFonts w:ascii="Palatino Linotype" w:hAnsi="Palatino Linotype"/>
          <w:color w:val="000000"/>
          <w:sz w:val="22"/>
          <w:szCs w:val="22"/>
        </w:rPr>
        <w:fldChar w:fldCharType="separate"/>
      </w:r>
      <w:r w:rsidR="003E3744" w:rsidRPr="00B95331">
        <w:rPr>
          <w:rFonts w:ascii="Palatino Linotype" w:hAnsi="Palatino Linotype"/>
          <w:noProof/>
          <w:color w:val="000000"/>
          <w:sz w:val="22"/>
          <w:szCs w:val="22"/>
        </w:rPr>
        <w:t>(Hafidah et al., 2022)</w:t>
      </w:r>
      <w:r w:rsidR="003E3744" w:rsidRPr="00B95331">
        <w:rPr>
          <w:rFonts w:ascii="Palatino Linotype" w:hAnsi="Palatino Linotype"/>
          <w:color w:val="000000"/>
          <w:sz w:val="22"/>
          <w:szCs w:val="22"/>
        </w:rPr>
        <w:fldChar w:fldCharType="end"/>
      </w:r>
      <w:r w:rsidR="003E3744" w:rsidRPr="00B95331">
        <w:rPr>
          <w:rFonts w:ascii="Palatino Linotype" w:hAnsi="Palatino Linotype"/>
          <w:color w:val="000000"/>
          <w:sz w:val="22"/>
          <w:szCs w:val="22"/>
        </w:rPr>
        <w:t xml:space="preserve">. </w:t>
      </w:r>
    </w:p>
    <w:p w14:paraId="212ABBEF" w14:textId="4F55F80A" w:rsidR="001A69DE" w:rsidRPr="00B95331" w:rsidRDefault="00B67BAD" w:rsidP="00A75316">
      <w:pPr>
        <w:spacing w:line="360" w:lineRule="auto"/>
        <w:jc w:val="center"/>
        <w:rPr>
          <w:rFonts w:ascii="Palatino Linotype" w:hAnsi="Palatino Linotype" w:cs="Arial"/>
          <w:b/>
          <w:sz w:val="22"/>
          <w:szCs w:val="22"/>
        </w:rPr>
      </w:pPr>
      <w:r w:rsidRPr="00B95331">
        <w:rPr>
          <w:rFonts w:ascii="Palatino Linotype" w:hAnsi="Palatino Linotype" w:cs="Arial"/>
          <w:b/>
          <w:sz w:val="22"/>
          <w:szCs w:val="22"/>
        </w:rPr>
        <w:lastRenderedPageBreak/>
        <w:t>Result and Discussions</w:t>
      </w:r>
    </w:p>
    <w:p w14:paraId="5114EA69" w14:textId="44638822" w:rsidR="005F469B" w:rsidRPr="00B95331" w:rsidRDefault="005F469B" w:rsidP="00B95331">
      <w:pPr>
        <w:spacing w:line="360" w:lineRule="auto"/>
        <w:rPr>
          <w:rFonts w:ascii="Palatino Linotype" w:hAnsi="Palatino Linotype" w:cs="Arial"/>
          <w:b/>
          <w:sz w:val="22"/>
          <w:szCs w:val="22"/>
        </w:rPr>
      </w:pPr>
      <w:r w:rsidRPr="00B95331">
        <w:rPr>
          <w:rFonts w:ascii="Palatino Linotype" w:hAnsi="Palatino Linotype" w:cs="Arial"/>
          <w:b/>
          <w:sz w:val="22"/>
          <w:szCs w:val="22"/>
        </w:rPr>
        <w:t>Pra siklus</w:t>
      </w:r>
    </w:p>
    <w:p w14:paraId="396A5074" w14:textId="5A83B378" w:rsidR="005F469B" w:rsidRPr="00B95331" w:rsidRDefault="005F469B" w:rsidP="00B95331">
      <w:pPr>
        <w:spacing w:line="360" w:lineRule="auto"/>
        <w:rPr>
          <w:rFonts w:ascii="Palatino Linotype" w:hAnsi="Palatino Linotype" w:cs="Arial"/>
          <w:sz w:val="22"/>
          <w:szCs w:val="22"/>
        </w:rPr>
      </w:pPr>
      <w:r w:rsidRPr="00B95331">
        <w:rPr>
          <w:rFonts w:ascii="Palatino Linotype" w:hAnsi="Palatino Linotype" w:cs="Arial"/>
          <w:sz w:val="22"/>
          <w:szCs w:val="22"/>
        </w:rPr>
        <w:tab/>
        <w:t xml:space="preserve">Aktivitas pra </w:t>
      </w:r>
      <w:r w:rsidR="00D858B9" w:rsidRPr="00B95331">
        <w:rPr>
          <w:rFonts w:ascii="Palatino Linotype" w:hAnsi="Palatino Linotype" w:cs="Arial"/>
          <w:sz w:val="22"/>
          <w:szCs w:val="22"/>
        </w:rPr>
        <w:t>s</w:t>
      </w:r>
      <w:r w:rsidRPr="00B95331">
        <w:rPr>
          <w:rFonts w:ascii="Palatino Linotype" w:hAnsi="Palatino Linotype" w:cs="Arial"/>
          <w:sz w:val="22"/>
          <w:szCs w:val="22"/>
        </w:rPr>
        <w:t xml:space="preserve">iklus adalah langkah awal yang efektif dalam membantu anak meningkatkan kreativitas anak. Berdasarkan </w:t>
      </w:r>
      <w:r w:rsidR="004C0ED8" w:rsidRPr="00B95331">
        <w:rPr>
          <w:rFonts w:ascii="Palatino Linotype" w:hAnsi="Palatino Linotype" w:cs="Arial"/>
          <w:sz w:val="22"/>
          <w:szCs w:val="22"/>
        </w:rPr>
        <w:t xml:space="preserve">pernyataan guru kelas yang mengajar di RA Islamiyyah Gunung Melayu bahwa tingkat capaian kreativitas anak hanya sebesar 25,5% termasuk kedalam kategori belum berkembang. Oleh karena itu, peneliti memperkenalkan media </w:t>
      </w:r>
      <w:r w:rsidR="004C0ED8" w:rsidRPr="00B95331">
        <w:rPr>
          <w:rFonts w:ascii="Palatino Linotype" w:hAnsi="Palatino Linotype" w:cs="Arial"/>
          <w:i/>
          <w:sz w:val="22"/>
          <w:szCs w:val="22"/>
        </w:rPr>
        <w:t>pop up book</w:t>
      </w:r>
      <w:r w:rsidR="004C0ED8" w:rsidRPr="00B95331">
        <w:rPr>
          <w:rFonts w:ascii="Palatino Linotype" w:hAnsi="Palatino Linotype" w:cs="Arial"/>
          <w:sz w:val="22"/>
          <w:szCs w:val="22"/>
        </w:rPr>
        <w:t xml:space="preserve"> kepada anak untuk membantu meningkatkan kreativitas anak sebelum melakukan tindakan selanjutnya.</w:t>
      </w:r>
    </w:p>
    <w:p w14:paraId="4A8109DC" w14:textId="3C650FBC" w:rsidR="004C0ED8" w:rsidRPr="00B95331" w:rsidRDefault="004C0ED8" w:rsidP="00B95331">
      <w:pPr>
        <w:spacing w:line="360" w:lineRule="auto"/>
        <w:rPr>
          <w:rFonts w:ascii="Palatino Linotype" w:hAnsi="Palatino Linotype" w:cs="Arial"/>
          <w:b/>
          <w:i/>
          <w:sz w:val="22"/>
          <w:szCs w:val="22"/>
        </w:rPr>
      </w:pPr>
      <w:r w:rsidRPr="00B95331">
        <w:rPr>
          <w:rFonts w:ascii="Palatino Linotype" w:hAnsi="Palatino Linotype" w:cs="Arial"/>
          <w:b/>
          <w:i/>
          <w:sz w:val="22"/>
          <w:szCs w:val="22"/>
        </w:rPr>
        <w:t>Tindakan siklus 1</w:t>
      </w:r>
    </w:p>
    <w:p w14:paraId="54083425" w14:textId="22BFD656" w:rsidR="007623EF" w:rsidRPr="00B95331" w:rsidRDefault="004C0ED8" w:rsidP="00B95331">
      <w:pPr>
        <w:spacing w:line="360" w:lineRule="auto"/>
        <w:rPr>
          <w:rFonts w:ascii="Palatino Linotype" w:hAnsi="Palatino Linotype" w:cs="Arial"/>
          <w:sz w:val="22"/>
          <w:szCs w:val="22"/>
        </w:rPr>
      </w:pPr>
      <w:r w:rsidRPr="00B95331">
        <w:rPr>
          <w:rFonts w:ascii="Palatino Linotype" w:hAnsi="Palatino Linotype" w:cs="Arial"/>
          <w:sz w:val="22"/>
          <w:szCs w:val="22"/>
        </w:rPr>
        <w:tab/>
        <w:t xml:space="preserve">Pada tahap siklus 1 </w:t>
      </w:r>
      <w:r w:rsidR="00B50550" w:rsidRPr="00B95331">
        <w:rPr>
          <w:rFonts w:ascii="Palatino Linotype" w:hAnsi="Palatino Linotype" w:cs="Arial"/>
          <w:sz w:val="22"/>
          <w:szCs w:val="22"/>
        </w:rPr>
        <w:t>peneliti akan melakukan selama 2</w:t>
      </w:r>
      <w:r w:rsidRPr="00B95331">
        <w:rPr>
          <w:rFonts w:ascii="Palatino Linotype" w:hAnsi="Palatino Linotype" w:cs="Arial"/>
          <w:sz w:val="22"/>
          <w:szCs w:val="22"/>
        </w:rPr>
        <w:t xml:space="preserve"> pertemuan dengan membuat media </w:t>
      </w:r>
      <w:r w:rsidRPr="00B95331">
        <w:rPr>
          <w:rFonts w:ascii="Palatino Linotype" w:hAnsi="Palatino Linotype" w:cs="Arial"/>
          <w:i/>
          <w:sz w:val="22"/>
          <w:szCs w:val="22"/>
        </w:rPr>
        <w:t xml:space="preserve">pop up book </w:t>
      </w:r>
      <w:r w:rsidR="00B50550" w:rsidRPr="00B95331">
        <w:rPr>
          <w:rFonts w:ascii="Palatino Linotype" w:hAnsi="Palatino Linotype" w:cs="Arial"/>
          <w:sz w:val="22"/>
          <w:szCs w:val="22"/>
        </w:rPr>
        <w:t xml:space="preserve">secara individual. Pertemuan pertama peneliti mengajak anak  melihat bagaimana proses pembuatan media </w:t>
      </w:r>
      <w:r w:rsidR="00B50550" w:rsidRPr="00B95331">
        <w:rPr>
          <w:rFonts w:ascii="Palatino Linotype" w:hAnsi="Palatino Linotype" w:cs="Arial"/>
          <w:i/>
          <w:sz w:val="22"/>
          <w:szCs w:val="22"/>
        </w:rPr>
        <w:t>pop up book.</w:t>
      </w:r>
      <w:r w:rsidR="00B50550" w:rsidRPr="00B95331">
        <w:rPr>
          <w:rFonts w:ascii="Palatino Linotype" w:hAnsi="Palatino Linotype" w:cs="Arial"/>
          <w:sz w:val="22"/>
          <w:szCs w:val="22"/>
        </w:rPr>
        <w:t xml:space="preserve"> Kemudian ketika anak sudah mengerti dan memahaminya peneliti memberikan penjelasan kepada anak-anak yang belum mengerti.</w:t>
      </w:r>
      <w:r w:rsidR="00B95331" w:rsidRPr="00B95331">
        <w:rPr>
          <w:rFonts w:ascii="Palatino Linotype" w:hAnsi="Palatino Linotype" w:cs="Arial"/>
          <w:sz w:val="22"/>
          <w:szCs w:val="22"/>
        </w:rPr>
        <w:t xml:space="preserve"> </w:t>
      </w:r>
      <w:r w:rsidR="00B50550" w:rsidRPr="00B95331">
        <w:rPr>
          <w:rFonts w:ascii="Palatino Linotype" w:hAnsi="Palatino Linotype" w:cs="Arial"/>
          <w:sz w:val="22"/>
          <w:szCs w:val="22"/>
        </w:rPr>
        <w:t>Dalam kegiatan ini terdapat anak ang sudah bisa memahami tanpa di jelaskan oleh gurunya, da nada juga yang belum bisa memahami sehingga memerlukan bantuan pada gurunya.Hasil dari kegiatan ini menunjukkan bahwa terdapat 8 anak berada</w:t>
      </w:r>
      <w:r w:rsidR="0026651A" w:rsidRPr="00B95331">
        <w:rPr>
          <w:rFonts w:ascii="Palatino Linotype" w:hAnsi="Palatino Linotype" w:cs="Arial"/>
          <w:sz w:val="22"/>
          <w:szCs w:val="22"/>
        </w:rPr>
        <w:t xml:space="preserve"> di kategori </w:t>
      </w:r>
      <w:r w:rsidR="008B64D0" w:rsidRPr="00B95331">
        <w:rPr>
          <w:rFonts w:ascii="Palatino Linotype" w:hAnsi="Palatino Linotype" w:cs="Arial"/>
          <w:sz w:val="22"/>
          <w:szCs w:val="22"/>
        </w:rPr>
        <w:t xml:space="preserve">berkembang sesuai harapan, 8 anak dikategorikan mulai berkembang serta 7 anak dikategorikan belum berkembang dikarenakan belum bisa membuat media </w:t>
      </w:r>
      <w:r w:rsidR="008B64D0" w:rsidRPr="00B95331">
        <w:rPr>
          <w:rFonts w:ascii="Palatino Linotype" w:hAnsi="Palatino Linotype" w:cs="Arial"/>
          <w:i/>
          <w:sz w:val="22"/>
          <w:szCs w:val="22"/>
        </w:rPr>
        <w:t xml:space="preserve">pop up book </w:t>
      </w:r>
      <w:r w:rsidR="008B64D0" w:rsidRPr="00B95331">
        <w:rPr>
          <w:rFonts w:ascii="Palatino Linotype" w:hAnsi="Palatino Linotype" w:cs="Arial"/>
          <w:sz w:val="22"/>
          <w:szCs w:val="22"/>
        </w:rPr>
        <w:t>dan harus dibantu guru dan temannya.</w:t>
      </w:r>
    </w:p>
    <w:p w14:paraId="329561FA" w14:textId="221E61F3" w:rsidR="008F6E6A" w:rsidRPr="00B95331" w:rsidRDefault="008F6E6A" w:rsidP="00A75316">
      <w:pPr>
        <w:spacing w:line="360" w:lineRule="auto"/>
        <w:ind w:firstLine="424"/>
        <w:rPr>
          <w:rFonts w:ascii="Palatino Linotype" w:hAnsi="Palatino Linotype"/>
          <w:sz w:val="22"/>
          <w:szCs w:val="22"/>
        </w:rPr>
      </w:pPr>
      <w:r w:rsidRPr="00B95331">
        <w:rPr>
          <w:rFonts w:ascii="Palatino Linotype" w:hAnsi="Palatino Linotype"/>
          <w:sz w:val="22"/>
          <w:szCs w:val="22"/>
        </w:rPr>
        <w:t>Berdasarkan kegiatan siklus 1 yang sudah dikerjakan pada anak usia 5-6 tahun terlihat bahwasanya beberapa anak yang masih bingung</w:t>
      </w:r>
      <w:r w:rsidR="00774A32" w:rsidRPr="00B95331">
        <w:rPr>
          <w:rFonts w:ascii="Palatino Linotype" w:hAnsi="Palatino Linotype"/>
          <w:sz w:val="22"/>
          <w:szCs w:val="22"/>
        </w:rPr>
        <w:t xml:space="preserve"> </w:t>
      </w:r>
      <w:r w:rsidRPr="00B95331">
        <w:rPr>
          <w:rFonts w:ascii="Palatino Linotype" w:hAnsi="Palatino Linotype"/>
          <w:sz w:val="22"/>
          <w:szCs w:val="22"/>
        </w:rPr>
        <w:t xml:space="preserve">dan perlu bantuan guru, </w:t>
      </w:r>
      <w:r w:rsidRPr="00B95331">
        <w:rPr>
          <w:rFonts w:ascii="Palatino Linotype" w:hAnsi="Palatino Linotype"/>
          <w:sz w:val="22"/>
          <w:szCs w:val="22"/>
        </w:rPr>
        <w:lastRenderedPageBreak/>
        <w:t>tetapi ada juga</w:t>
      </w:r>
      <w:r w:rsidR="00774A32" w:rsidRPr="00B95331">
        <w:rPr>
          <w:rFonts w:ascii="Palatino Linotype" w:hAnsi="Palatino Linotype"/>
          <w:sz w:val="22"/>
          <w:szCs w:val="22"/>
        </w:rPr>
        <w:t xml:space="preserve"> </w:t>
      </w:r>
      <w:r w:rsidRPr="00B95331">
        <w:rPr>
          <w:rFonts w:ascii="Palatino Linotype" w:hAnsi="Palatino Linotype"/>
          <w:sz w:val="22"/>
          <w:szCs w:val="22"/>
        </w:rPr>
        <w:t xml:space="preserve">anak yang sudah cepat tanggap tanpa bantuan guru. Dengan analisis data persentase </w:t>
      </w:r>
      <w:r w:rsidR="0095213A" w:rsidRPr="00B95331">
        <w:rPr>
          <w:rFonts w:ascii="Palatino Linotype" w:hAnsi="Palatino Linotype"/>
          <w:sz w:val="22"/>
          <w:szCs w:val="22"/>
        </w:rPr>
        <w:t>pada gambar 2, meununjukkan  bahwa nilai capaian anak pada RA Islamiyyah Gunung Melayu di siklus 1 masih ada tujuh anak yang berada dibawah nilai &gt; 50. Jumlah nilai rata-rata kreativitas seni pada anak di siklus 1 memperoleh 75% berada dikategori berkembang sesuai harapan. Melihat hasil dari siklus 1 belum sepenuhnya meningkat maka akan dilakukan tahap refleksi untuk melakukan tindakan siklus 2.</w:t>
      </w:r>
    </w:p>
    <w:p w14:paraId="4289EB2C" w14:textId="77777777" w:rsidR="00BE7949" w:rsidRDefault="00BE7949" w:rsidP="00B95331">
      <w:pPr>
        <w:spacing w:line="360" w:lineRule="auto"/>
        <w:rPr>
          <w:rFonts w:ascii="Palatino Linotype" w:hAnsi="Palatino Linotype"/>
          <w:b/>
          <w:i/>
          <w:sz w:val="22"/>
          <w:szCs w:val="22"/>
        </w:rPr>
      </w:pPr>
    </w:p>
    <w:p w14:paraId="0EC615D8" w14:textId="04DD8D7F" w:rsidR="0095213A" w:rsidRPr="00B95331" w:rsidRDefault="00DD5C5F" w:rsidP="00B95331">
      <w:pPr>
        <w:spacing w:line="360" w:lineRule="auto"/>
        <w:rPr>
          <w:rFonts w:ascii="Palatino Linotype" w:hAnsi="Palatino Linotype"/>
          <w:b/>
          <w:i/>
          <w:sz w:val="22"/>
          <w:szCs w:val="22"/>
        </w:rPr>
      </w:pPr>
      <w:r w:rsidRPr="00B95331">
        <w:rPr>
          <w:rFonts w:ascii="Palatino Linotype" w:hAnsi="Palatino Linotype"/>
          <w:b/>
          <w:i/>
          <w:sz w:val="22"/>
          <w:szCs w:val="22"/>
        </w:rPr>
        <w:t>Tindakan Siklus 2</w:t>
      </w:r>
    </w:p>
    <w:p w14:paraId="51923B0F" w14:textId="56A2A049" w:rsidR="00DD5C5F" w:rsidRPr="00B95331" w:rsidRDefault="00DD5C5F" w:rsidP="00B95331">
      <w:pPr>
        <w:spacing w:line="360" w:lineRule="auto"/>
        <w:ind w:firstLine="424"/>
        <w:rPr>
          <w:rFonts w:ascii="Palatino Linotype" w:hAnsi="Palatino Linotype"/>
          <w:sz w:val="22"/>
          <w:szCs w:val="22"/>
        </w:rPr>
      </w:pPr>
      <w:r w:rsidRPr="00B95331">
        <w:rPr>
          <w:rFonts w:ascii="Palatino Linotype" w:hAnsi="Palatino Linotype"/>
          <w:sz w:val="22"/>
          <w:szCs w:val="22"/>
        </w:rPr>
        <w:t>Setelah peneliti melakukan refleksi dari hasil siklus 1maka akan dilanjutkan tindakan siklus 2</w:t>
      </w:r>
      <w:r w:rsidR="00B95331" w:rsidRPr="00B95331">
        <w:rPr>
          <w:rFonts w:ascii="Palatino Linotype" w:hAnsi="Palatino Linotype"/>
          <w:sz w:val="22"/>
          <w:szCs w:val="22"/>
        </w:rPr>
        <w:t xml:space="preserve"> </w:t>
      </w:r>
      <w:r w:rsidRPr="00B95331">
        <w:rPr>
          <w:rFonts w:ascii="Palatino Linotype" w:hAnsi="Palatino Linotype"/>
          <w:sz w:val="22"/>
          <w:szCs w:val="22"/>
        </w:rPr>
        <w:t xml:space="preserve">dengan media yang sama yaitu </w:t>
      </w:r>
      <w:r w:rsidRPr="00B95331">
        <w:rPr>
          <w:rFonts w:ascii="Palatino Linotype" w:hAnsi="Palatino Linotype"/>
          <w:i/>
          <w:sz w:val="22"/>
          <w:szCs w:val="22"/>
        </w:rPr>
        <w:t xml:space="preserve">pop up book </w:t>
      </w:r>
      <w:r w:rsidRPr="00B95331">
        <w:rPr>
          <w:rFonts w:ascii="Palatino Linotype" w:hAnsi="Palatino Linotype"/>
          <w:sz w:val="22"/>
          <w:szCs w:val="22"/>
        </w:rPr>
        <w:t xml:space="preserve">hanya saja cara pembuatannya yang berbeda , dimana anak akan membuat media </w:t>
      </w:r>
      <w:r w:rsidRPr="00B95331">
        <w:rPr>
          <w:rFonts w:ascii="Palatino Linotype" w:hAnsi="Palatino Linotype"/>
          <w:i/>
          <w:sz w:val="22"/>
          <w:szCs w:val="22"/>
        </w:rPr>
        <w:t>pop up book</w:t>
      </w:r>
      <w:r w:rsidRPr="00B95331">
        <w:rPr>
          <w:rFonts w:ascii="Palatino Linotype" w:hAnsi="Palatino Linotype"/>
          <w:sz w:val="22"/>
          <w:szCs w:val="22"/>
        </w:rPr>
        <w:t xml:space="preserve"> secara berkelompok dengan teman- temannya. Pengamatan pada siklus 2 menunjukkan bahwa kreativitas seni anak sudah sepenuhnya mengalami peningkatan.</w:t>
      </w:r>
    </w:p>
    <w:p w14:paraId="700B41AD" w14:textId="393866EC" w:rsidR="00D134A4" w:rsidRPr="00B95331" w:rsidRDefault="00DD5C5F" w:rsidP="00BE7949">
      <w:pPr>
        <w:spacing w:line="360" w:lineRule="auto"/>
        <w:ind w:firstLine="424"/>
        <w:rPr>
          <w:rFonts w:ascii="Palatino Linotype" w:hAnsi="Palatino Linotype"/>
          <w:sz w:val="22"/>
          <w:szCs w:val="22"/>
        </w:rPr>
      </w:pPr>
      <w:r w:rsidRPr="00B95331">
        <w:rPr>
          <w:rFonts w:ascii="Palatino Linotype" w:hAnsi="Palatino Linotype"/>
          <w:sz w:val="22"/>
          <w:szCs w:val="22"/>
        </w:rPr>
        <w:t xml:space="preserve">Pada pertemuan pertama anak diajak untuk melihat bagaimana cara membuat media pop up book ini lagi untuk mengasah daya ingat anak agar tidak lupa cara pembuatannya. Pertemuan kedua baru anak , peneliti berikan alat dan bahannya dan saya jelasnkan secara ulang supanya anak paham cara membuat media ini </w:t>
      </w:r>
      <w:r w:rsidRPr="00B95331">
        <w:rPr>
          <w:rFonts w:ascii="Palatino Linotype" w:hAnsi="Palatino Linotype"/>
          <w:i/>
          <w:sz w:val="22"/>
          <w:szCs w:val="22"/>
        </w:rPr>
        <w:t>pop up book</w:t>
      </w:r>
      <w:r w:rsidRPr="00B95331">
        <w:rPr>
          <w:rFonts w:ascii="Palatino Linotype" w:hAnsi="Palatino Linotype"/>
          <w:sz w:val="22"/>
          <w:szCs w:val="22"/>
        </w:rPr>
        <w:t xml:space="preserve"> ini.</w:t>
      </w:r>
      <w:r w:rsidR="00BE7949">
        <w:rPr>
          <w:rFonts w:ascii="Palatino Linotype" w:hAnsi="Palatino Linotype"/>
          <w:sz w:val="22"/>
          <w:szCs w:val="22"/>
        </w:rPr>
        <w:t xml:space="preserve"> </w:t>
      </w:r>
      <w:r w:rsidR="00D134A4" w:rsidRPr="00B95331">
        <w:rPr>
          <w:rFonts w:ascii="Palatino Linotype" w:hAnsi="Palatino Linotype"/>
          <w:sz w:val="22"/>
          <w:szCs w:val="22"/>
        </w:rPr>
        <w:t xml:space="preserve">Berdasarkan kegitaan </w:t>
      </w:r>
      <w:r w:rsidR="008B67A3" w:rsidRPr="00B95331">
        <w:rPr>
          <w:rFonts w:ascii="Palatino Linotype" w:hAnsi="Palatino Linotype"/>
          <w:sz w:val="22"/>
          <w:szCs w:val="22"/>
        </w:rPr>
        <w:t>siklus 2</w:t>
      </w:r>
      <w:r w:rsidR="004D4E65" w:rsidRPr="00B95331">
        <w:rPr>
          <w:rFonts w:ascii="Palatino Linotype" w:hAnsi="Palatino Linotype"/>
          <w:sz w:val="22"/>
          <w:szCs w:val="22"/>
        </w:rPr>
        <w:t xml:space="preserve"> </w:t>
      </w:r>
      <w:r w:rsidR="008B67A3" w:rsidRPr="00B95331">
        <w:rPr>
          <w:rFonts w:ascii="Palatino Linotype" w:hAnsi="Palatino Linotype"/>
          <w:sz w:val="22"/>
          <w:szCs w:val="22"/>
        </w:rPr>
        <w:t>yang sudah dikerjakan pada anak usia 5-6</w:t>
      </w:r>
      <w:r w:rsidR="003514D6" w:rsidRPr="00B95331">
        <w:rPr>
          <w:rFonts w:ascii="Palatino Linotype" w:hAnsi="Palatino Linotype"/>
          <w:sz w:val="22"/>
          <w:szCs w:val="22"/>
        </w:rPr>
        <w:t xml:space="preserve"> tahun terlihat bahwasanya hampi</w:t>
      </w:r>
      <w:r w:rsidR="008B67A3" w:rsidRPr="00B95331">
        <w:rPr>
          <w:rFonts w:ascii="Palatino Linotype" w:hAnsi="Palatino Linotype"/>
          <w:sz w:val="22"/>
          <w:szCs w:val="22"/>
        </w:rPr>
        <w:t>r semua anak sudah mulai meningkat kreativitas seninya. Karena pada s</w:t>
      </w:r>
      <w:r w:rsidR="00406565" w:rsidRPr="00B95331">
        <w:rPr>
          <w:rFonts w:ascii="Palatino Linotype" w:hAnsi="Palatino Linotype"/>
          <w:sz w:val="22"/>
          <w:szCs w:val="22"/>
        </w:rPr>
        <w:t>aat berkelompok anak lebih aktif</w:t>
      </w:r>
      <w:r w:rsidR="008B67A3" w:rsidRPr="00B95331">
        <w:rPr>
          <w:rFonts w:ascii="Palatino Linotype" w:hAnsi="Palatino Linotype"/>
          <w:sz w:val="22"/>
          <w:szCs w:val="22"/>
        </w:rPr>
        <w:t xml:space="preserve"> bahkan lebih berkreasi satu sam</w:t>
      </w:r>
      <w:r w:rsidR="00406565" w:rsidRPr="00B95331">
        <w:rPr>
          <w:rFonts w:ascii="Palatino Linotype" w:hAnsi="Palatino Linotype"/>
          <w:sz w:val="22"/>
          <w:szCs w:val="22"/>
        </w:rPr>
        <w:t>a</w:t>
      </w:r>
      <w:r w:rsidR="008B67A3" w:rsidRPr="00B95331">
        <w:rPr>
          <w:rFonts w:ascii="Palatino Linotype" w:hAnsi="Palatino Linotype"/>
          <w:sz w:val="22"/>
          <w:szCs w:val="22"/>
        </w:rPr>
        <w:t xml:space="preserve"> lain salin</w:t>
      </w:r>
      <w:r w:rsidR="00406565" w:rsidRPr="00B95331">
        <w:rPr>
          <w:rFonts w:ascii="Palatino Linotype" w:hAnsi="Palatino Linotype"/>
          <w:sz w:val="22"/>
          <w:szCs w:val="22"/>
        </w:rPr>
        <w:t>g</w:t>
      </w:r>
      <w:r w:rsidR="008B67A3" w:rsidRPr="00B95331">
        <w:rPr>
          <w:rFonts w:ascii="Palatino Linotype" w:hAnsi="Palatino Linotype"/>
          <w:sz w:val="22"/>
          <w:szCs w:val="22"/>
        </w:rPr>
        <w:t xml:space="preserve"> membantu. Dengan keterangan diagram persentas gambar 3, maka </w:t>
      </w:r>
      <w:r w:rsidR="008B67A3" w:rsidRPr="00B95331">
        <w:rPr>
          <w:rFonts w:ascii="Palatino Linotype" w:hAnsi="Palatino Linotype"/>
          <w:sz w:val="22"/>
          <w:szCs w:val="22"/>
        </w:rPr>
        <w:lastRenderedPageBreak/>
        <w:t>dapat dilihat  capaian pada RA Islamiyyah Gunung Melayu  di suklus 2 sudah signifikan mengalami peningkatan  diatan &gt; 50%. Perolehan nilai rata- rata di siklus 2 ini memperoleh 93, 75% berada dikategorikan Berkembang Sangat Baik.</w:t>
      </w:r>
    </w:p>
    <w:p w14:paraId="35BDEA33" w14:textId="77777777" w:rsidR="005668D1" w:rsidRPr="00B95331" w:rsidRDefault="005668D1" w:rsidP="00B95331">
      <w:pPr>
        <w:spacing w:line="360" w:lineRule="auto"/>
        <w:ind w:firstLine="567"/>
        <w:rPr>
          <w:rFonts w:ascii="Palatino Linotype" w:hAnsi="Palatino Linotype"/>
          <w:sz w:val="22"/>
          <w:szCs w:val="22"/>
        </w:rPr>
      </w:pPr>
    </w:p>
    <w:p w14:paraId="2271405D" w14:textId="16133F04" w:rsidR="005668D1" w:rsidRPr="00B95331" w:rsidRDefault="00E12DFA" w:rsidP="00E12DFA">
      <w:pPr>
        <w:spacing w:line="360" w:lineRule="auto"/>
        <w:ind w:firstLine="567"/>
        <w:rPr>
          <w:rFonts w:ascii="Palatino Linotype" w:hAnsi="Palatino Linotype"/>
          <w:sz w:val="22"/>
          <w:szCs w:val="22"/>
        </w:rPr>
      </w:pPr>
      <w:r>
        <w:rPr>
          <w:noProof/>
        </w:rPr>
        <w:drawing>
          <wp:inline distT="0" distB="0" distL="0" distR="0" wp14:anchorId="7B6545F4" wp14:editId="29AB14F9">
            <wp:extent cx="4572000" cy="2743200"/>
            <wp:effectExtent l="0" t="0" r="0" b="0"/>
            <wp:docPr id="1" name="Chart 1">
              <a:extLst xmlns:a="http://schemas.openxmlformats.org/drawingml/2006/main">
                <a:ext uri="{FF2B5EF4-FFF2-40B4-BE49-F238E27FC236}">
                  <a16:creationId xmlns:a16="http://schemas.microsoft.com/office/drawing/2014/main" id="{EC3205CA-A56D-4353-9035-07298EDB13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CBA7C0" w14:textId="4B562D61" w:rsidR="00932A38" w:rsidRPr="00A75316" w:rsidRDefault="00071C77" w:rsidP="00B95331">
      <w:pPr>
        <w:spacing w:line="360" w:lineRule="auto"/>
        <w:ind w:firstLine="567"/>
        <w:rPr>
          <w:rFonts w:ascii="Palatino Linotype" w:hAnsi="Palatino Linotype"/>
          <w:b/>
          <w:bCs/>
          <w:sz w:val="22"/>
          <w:szCs w:val="22"/>
        </w:rPr>
      </w:pPr>
      <w:r w:rsidRPr="00A75316">
        <w:rPr>
          <w:rFonts w:ascii="Palatino Linotype" w:hAnsi="Palatino Linotype"/>
          <w:b/>
          <w:bCs/>
          <w:sz w:val="22"/>
          <w:szCs w:val="22"/>
        </w:rPr>
        <w:t>Tabel</w:t>
      </w:r>
      <w:r w:rsidR="00A75316" w:rsidRPr="00A75316">
        <w:rPr>
          <w:rFonts w:ascii="Palatino Linotype" w:hAnsi="Palatino Linotype"/>
          <w:b/>
          <w:bCs/>
          <w:sz w:val="22"/>
          <w:szCs w:val="22"/>
        </w:rPr>
        <w:t xml:space="preserve"> </w:t>
      </w:r>
      <w:r w:rsidR="00BE7949">
        <w:rPr>
          <w:rFonts w:ascii="Palatino Linotype" w:hAnsi="Palatino Linotype"/>
          <w:b/>
          <w:bCs/>
          <w:sz w:val="22"/>
          <w:szCs w:val="22"/>
        </w:rPr>
        <w:t>1</w:t>
      </w:r>
      <w:r w:rsidRPr="00A75316">
        <w:rPr>
          <w:rFonts w:ascii="Palatino Linotype" w:hAnsi="Palatino Linotype"/>
          <w:b/>
          <w:bCs/>
          <w:sz w:val="22"/>
          <w:szCs w:val="22"/>
        </w:rPr>
        <w:t>.</w:t>
      </w:r>
      <w:r w:rsidR="00A75316" w:rsidRPr="00A75316">
        <w:rPr>
          <w:rFonts w:ascii="Palatino Linotype" w:hAnsi="Palatino Linotype"/>
          <w:b/>
          <w:bCs/>
          <w:sz w:val="22"/>
          <w:szCs w:val="22"/>
        </w:rPr>
        <w:t xml:space="preserve"> </w:t>
      </w:r>
      <w:r w:rsidRPr="00A75316">
        <w:rPr>
          <w:rFonts w:ascii="Palatino Linotype" w:hAnsi="Palatino Linotype"/>
          <w:b/>
          <w:bCs/>
          <w:sz w:val="22"/>
          <w:szCs w:val="22"/>
        </w:rPr>
        <w:t xml:space="preserve">Perbandingan prasiklus, siklus 1dan siklus 2 dalam meningkatkan kreativitas seni pada anak usia 5-6 tahun melalui media </w:t>
      </w:r>
      <w:r w:rsidRPr="00A75316">
        <w:rPr>
          <w:rFonts w:ascii="Palatino Linotype" w:hAnsi="Palatino Linotype"/>
          <w:b/>
          <w:bCs/>
          <w:i/>
          <w:iCs/>
          <w:sz w:val="22"/>
          <w:szCs w:val="22"/>
        </w:rPr>
        <w:t>pop up book</w:t>
      </w:r>
      <w:r w:rsidRPr="00A75316">
        <w:rPr>
          <w:rFonts w:ascii="Palatino Linotype" w:hAnsi="Palatino Linotype"/>
          <w:b/>
          <w:bCs/>
          <w:sz w:val="22"/>
          <w:szCs w:val="22"/>
        </w:rPr>
        <w:t>.</w:t>
      </w:r>
    </w:p>
    <w:p w14:paraId="278C9733" w14:textId="77777777" w:rsidR="00B75AC3" w:rsidRPr="00B75AC3" w:rsidRDefault="00B75AC3" w:rsidP="00B75AC3">
      <w:pPr>
        <w:spacing w:line="360" w:lineRule="auto"/>
        <w:ind w:left="426" w:firstLine="567"/>
        <w:rPr>
          <w:rFonts w:ascii="Palatino Linotype" w:hAnsi="Palatino Linotype"/>
          <w:sz w:val="22"/>
          <w:szCs w:val="22"/>
        </w:rPr>
      </w:pPr>
      <w:r w:rsidRPr="00B75AC3">
        <w:rPr>
          <w:rFonts w:ascii="Palatino Linotype" w:hAnsi="Palatino Linotype"/>
          <w:sz w:val="22"/>
          <w:szCs w:val="22"/>
        </w:rPr>
        <w:t xml:space="preserve">Berdasarkan grafik perbandingan antara Prasiklus, Siklus 1, dan Siklus 2, terlihat adanya peningkatan yang signifikan dalam kreativitas seni anak usia 5–6 tahun setelah menggunakan media </w:t>
      </w:r>
      <w:r w:rsidRPr="00E12DFA">
        <w:rPr>
          <w:rFonts w:ascii="Palatino Linotype" w:hAnsi="Palatino Linotype"/>
          <w:i/>
          <w:iCs/>
          <w:sz w:val="22"/>
          <w:szCs w:val="22"/>
        </w:rPr>
        <w:t>pop-up book</w:t>
      </w:r>
      <w:r w:rsidRPr="00B75AC3">
        <w:rPr>
          <w:rFonts w:ascii="Palatino Linotype" w:hAnsi="Palatino Linotype"/>
          <w:sz w:val="22"/>
          <w:szCs w:val="22"/>
        </w:rPr>
        <w:t xml:space="preserve">. Pada tahap Prasiklus, sebagian besar anak memperoleh nilai di bawah 60%, yang menunjukkan bahwa kreativitas mereka masih rendah. Namun, setelah dilakukan pembelajaran pada Siklus 1 dengan menggunakan media pop-up book, terjadi peningkatan nilai rata-rata menjadi kisaran 70%–80%. Hal ini menunjukkan </w:t>
      </w:r>
      <w:r w:rsidRPr="00B75AC3">
        <w:rPr>
          <w:rFonts w:ascii="Palatino Linotype" w:hAnsi="Palatino Linotype"/>
          <w:sz w:val="22"/>
          <w:szCs w:val="22"/>
        </w:rPr>
        <w:lastRenderedPageBreak/>
        <w:t>bahwa media pop-up book mampu menarik minat anak dan mendorong mereka untuk lebih aktif serta kreatif dalam kegiatan seni.</w:t>
      </w:r>
    </w:p>
    <w:p w14:paraId="0066011D" w14:textId="542C0868" w:rsidR="00B75AC3" w:rsidRDefault="00B75AC3" w:rsidP="00B75AC3">
      <w:pPr>
        <w:spacing w:line="360" w:lineRule="auto"/>
        <w:ind w:left="426" w:firstLine="567"/>
        <w:rPr>
          <w:rFonts w:ascii="Palatino Linotype" w:hAnsi="Palatino Linotype"/>
          <w:sz w:val="22"/>
          <w:szCs w:val="22"/>
        </w:rPr>
      </w:pPr>
      <w:r w:rsidRPr="00B75AC3">
        <w:rPr>
          <w:rFonts w:ascii="Palatino Linotype" w:hAnsi="Palatino Linotype"/>
          <w:sz w:val="22"/>
          <w:szCs w:val="22"/>
        </w:rPr>
        <w:t>Selanjutnya, pada tahap Siklus 2, peningkatan nilai semakin jelas terlihat, di mana hampir semua anak memperoleh skor di atas 90%. Hasil ini menunjukkan bahwa penggunaan media pop-up book secara konsisten dan terarah dapat membantu anak lebih berekspresi dan menumbuhkan kreativitas seni mereka secara maksimal. Dengan kata lain, media pop-up book terbukti efektif dalam meningkatkan kreativitas seni anak usia dini karena bersifat menarik, interaktif, dan merangsang imajinasi</w:t>
      </w:r>
      <w:r>
        <w:rPr>
          <w:rFonts w:ascii="Palatino Linotype" w:hAnsi="Palatino Linotype"/>
          <w:sz w:val="22"/>
          <w:szCs w:val="22"/>
        </w:rPr>
        <w:t xml:space="preserve">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33369/jip.9.1.48-59","ISSN":"2527-9270","abstract":"The minimal level of scientific knowledge is due to a lack of optimization of the learning process in Kindergarten. One index of the cause is that there is still little learning media for children. Developing media according to children's needs is a problem that must be solved, in order to develop children's abilities, especially  scientific literacy. The aim of this research is to develop multisensory-based Pop-Up book media for early childhood science abilities. This research uses Reach and Development research which uses the development of the Borg and Gall model with 9 learning steps, namely; 1) identifying objectives with evaluation, 2) conducting learning analysis, 3) analyzing students and the learning context, 4) writing core objectives, 5) developing evaluation instruments, 6) developing learning strategies, 7) selecting and developing teaching materials, 8) designing and conducting formative learning evaluations, and 9) revising learning. Data collection techniques in this research used documentation and questionnaires. Aiken's V validation is used as a data analysis technique. The results obtained by this research are 1) lesson plan design, 2) children's conditions in the field and the problems they face, 3) child development indicators, 4) child development indicators, 5) development competencies, 6) pop-up book media development design, 7 ) media development evaluation results with a percentage of 91.25% (valid) and material media validation of 90.77% in the appropriate category (valid). An FGD was also conducted with 6 kindergarten teachers in Pasaman Regency with the results of multisensory-based pop up book media on science skills for early childhood which were appropriate (valid) and could be used in the learning process. The results of measuring children's science abilities in 3 kindergartens in Pasaman Regency which were carried out in medium classes showed that the results of the trial assessment were 87.16%, which means that children's scientific literacy abilities are developing well.","author":[{"dropping-particle":"","family":"Putri","given":"Vebionita Megi","non-dropping-particle":"","parse-names":false,"suffix":""},{"dropping-particle":"","family":"Yaswinda","given":"","non-dropping-particle":"","parse-names":false,"suffix":""},{"dropping-particle":"","family":"Mahyuddin","given":"Nenny","non-dropping-particle":"","parse-names":false,"suffix":""}],"container-title":"Jurnal Ilmiah Potensia","id":"ITEM-1","issue":"1","issued":{"date-parts":[["2024"]]},"page":"48-59","title":"Development of Pop-Up Book Media Based on Multisensory for Scientific Literacy of Early Chidhood","type":"article-journal","volume":"9"},"uris":["http://www.mendeley.com/documents/?uuid=c5d06e04-7030-41c0-b6d4-51595ed1a56e"]}],"mendeley":{"formattedCitation":"(Putri et al., 2024)","plainTextFormattedCitation":"(Putri et al., 2024)","previouslyFormattedCitation":"(Putri et al., 2024)"},"properties":{"noteIndex":0},"schema":"https://github.com/citation-style-language/schema/raw/master/csl-citation.json"}</w:instrText>
      </w:r>
      <w:r>
        <w:rPr>
          <w:rFonts w:ascii="Palatino Linotype" w:hAnsi="Palatino Linotype"/>
          <w:sz w:val="22"/>
          <w:szCs w:val="22"/>
        </w:rPr>
        <w:fldChar w:fldCharType="separate"/>
      </w:r>
      <w:r w:rsidRPr="00B75AC3">
        <w:rPr>
          <w:rFonts w:ascii="Palatino Linotype" w:hAnsi="Palatino Linotype"/>
          <w:noProof/>
          <w:sz w:val="22"/>
          <w:szCs w:val="22"/>
        </w:rPr>
        <w:t>(Putri et al., 2024)</w:t>
      </w:r>
      <w:r>
        <w:rPr>
          <w:rFonts w:ascii="Palatino Linotype" w:hAnsi="Palatino Linotype"/>
          <w:sz w:val="22"/>
          <w:szCs w:val="22"/>
        </w:rPr>
        <w:fldChar w:fldCharType="end"/>
      </w:r>
      <w:r>
        <w:rPr>
          <w:rFonts w:ascii="Palatino Linotype" w:hAnsi="Palatino Linotype"/>
          <w:sz w:val="22"/>
          <w:szCs w:val="22"/>
        </w:rPr>
        <w:t>.</w:t>
      </w:r>
    </w:p>
    <w:p w14:paraId="39A2C918" w14:textId="797E6141" w:rsidR="001B416A" w:rsidRPr="00B95331" w:rsidRDefault="001B416A" w:rsidP="00B75AC3">
      <w:pPr>
        <w:spacing w:line="360" w:lineRule="auto"/>
        <w:ind w:left="426" w:firstLine="567"/>
        <w:rPr>
          <w:rFonts w:ascii="Palatino Linotype" w:hAnsi="Palatino Linotype"/>
          <w:sz w:val="22"/>
          <w:szCs w:val="22"/>
        </w:rPr>
      </w:pPr>
      <w:r w:rsidRPr="00B95331">
        <w:rPr>
          <w:rFonts w:ascii="Palatino Linotype" w:hAnsi="Palatino Linotype"/>
          <w:sz w:val="22"/>
          <w:szCs w:val="22"/>
        </w:rPr>
        <w:t xml:space="preserve">Penggunaan media pada suatu pembelajaran ialah salah satu alternative ketika mengatasi masalah belajar anak dikelas.Adanya bebrapa </w:t>
      </w:r>
      <w:r w:rsidR="00085294" w:rsidRPr="00B95331">
        <w:rPr>
          <w:rFonts w:ascii="Palatino Linotype" w:hAnsi="Palatino Linotype"/>
          <w:sz w:val="22"/>
          <w:szCs w:val="22"/>
        </w:rPr>
        <w:t xml:space="preserve"> peranan media yang bisa digunakan sebagai bahan ajar anak diantaranya: menjadikan anak lebih kreatif, menjadikan sumber interaksi antar pendidik serta peserta didik, merangsang ingatan anak, ,membentuk pribadi mandiri dengan pengalaman nyata( Sit, 2023).</w:t>
      </w:r>
    </w:p>
    <w:p w14:paraId="26B4B0CF" w14:textId="12463997" w:rsidR="004D4E65" w:rsidRPr="00B95331" w:rsidRDefault="004D4E65" w:rsidP="00B95331">
      <w:pPr>
        <w:spacing w:line="360" w:lineRule="auto"/>
        <w:ind w:firstLine="567"/>
        <w:rPr>
          <w:rFonts w:ascii="Palatino Linotype" w:hAnsi="Palatino Linotype"/>
          <w:sz w:val="22"/>
          <w:szCs w:val="22"/>
        </w:rPr>
      </w:pPr>
      <w:r w:rsidRPr="00B95331">
        <w:rPr>
          <w:rFonts w:ascii="Palatino Linotype" w:hAnsi="Palatino Linotype"/>
          <w:noProof/>
          <w:sz w:val="22"/>
          <w:szCs w:val="22"/>
          <w:lang w:val="id-ID" w:eastAsia="id-ID"/>
        </w:rPr>
        <w:drawing>
          <wp:inline distT="0" distB="0" distL="0" distR="0" wp14:anchorId="2B1C12C6" wp14:editId="4919C64C">
            <wp:extent cx="2519680" cy="1975326"/>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06 at 14.03.4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1503" cy="1976755"/>
                    </a:xfrm>
                    <a:prstGeom prst="rect">
                      <a:avLst/>
                    </a:prstGeom>
                  </pic:spPr>
                </pic:pic>
              </a:graphicData>
            </a:graphic>
          </wp:inline>
        </w:drawing>
      </w:r>
    </w:p>
    <w:p w14:paraId="7CD9290C" w14:textId="126B54AB" w:rsidR="004D4E65" w:rsidRPr="00B95331" w:rsidRDefault="004D4E65" w:rsidP="00B95331">
      <w:pPr>
        <w:spacing w:line="360" w:lineRule="auto"/>
        <w:ind w:firstLine="567"/>
        <w:rPr>
          <w:rFonts w:ascii="Palatino Linotype" w:hAnsi="Palatino Linotype"/>
          <w:sz w:val="22"/>
          <w:szCs w:val="22"/>
        </w:rPr>
      </w:pPr>
      <w:r w:rsidRPr="00B95331">
        <w:rPr>
          <w:rFonts w:ascii="Palatino Linotype" w:hAnsi="Palatino Linotype"/>
          <w:noProof/>
          <w:sz w:val="22"/>
          <w:szCs w:val="22"/>
          <w:lang w:val="id-ID" w:eastAsia="id-ID"/>
        </w:rPr>
        <w:lastRenderedPageBreak/>
        <w:drawing>
          <wp:inline distT="0" distB="0" distL="0" distR="0" wp14:anchorId="3A9BE65C" wp14:editId="05968A74">
            <wp:extent cx="2519680" cy="2128520"/>
            <wp:effectExtent l="0" t="0" r="0" b="5080"/>
            <wp:docPr id="663362885" name="Picture 663362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7-06 at 14.03.45 (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1624" cy="2130162"/>
                    </a:xfrm>
                    <a:prstGeom prst="rect">
                      <a:avLst/>
                    </a:prstGeom>
                  </pic:spPr>
                </pic:pic>
              </a:graphicData>
            </a:graphic>
          </wp:inline>
        </w:drawing>
      </w:r>
    </w:p>
    <w:p w14:paraId="7B4A3285" w14:textId="091C87B0" w:rsidR="004D4E65" w:rsidRPr="00B95331" w:rsidRDefault="004D4E65" w:rsidP="00B95331">
      <w:pPr>
        <w:spacing w:line="360" w:lineRule="auto"/>
        <w:ind w:firstLine="567"/>
        <w:rPr>
          <w:rFonts w:ascii="Palatino Linotype" w:hAnsi="Palatino Linotype"/>
          <w:i/>
          <w:sz w:val="22"/>
          <w:szCs w:val="22"/>
        </w:rPr>
      </w:pPr>
      <w:r w:rsidRPr="00B95331">
        <w:rPr>
          <w:rFonts w:ascii="Palatino Linotype" w:hAnsi="Palatino Linotype"/>
          <w:sz w:val="22"/>
          <w:szCs w:val="22"/>
        </w:rPr>
        <w:t xml:space="preserve">Gambar </w:t>
      </w:r>
      <w:r w:rsidR="00B75AC3">
        <w:rPr>
          <w:rFonts w:ascii="Palatino Linotype" w:hAnsi="Palatino Linotype"/>
          <w:sz w:val="22"/>
          <w:szCs w:val="22"/>
        </w:rPr>
        <w:t>1</w:t>
      </w:r>
      <w:r w:rsidRPr="00B95331">
        <w:rPr>
          <w:rFonts w:ascii="Palatino Linotype" w:hAnsi="Palatino Linotype"/>
          <w:sz w:val="22"/>
          <w:szCs w:val="22"/>
        </w:rPr>
        <w:t xml:space="preserve">. Tampilan media </w:t>
      </w:r>
      <w:r w:rsidRPr="00B95331">
        <w:rPr>
          <w:rFonts w:ascii="Palatino Linotype" w:hAnsi="Palatino Linotype"/>
          <w:i/>
          <w:sz w:val="22"/>
          <w:szCs w:val="22"/>
        </w:rPr>
        <w:t>pop up book</w:t>
      </w:r>
    </w:p>
    <w:p w14:paraId="075CDBDA" w14:textId="04BCD199" w:rsidR="001A69DE" w:rsidRDefault="008A4519" w:rsidP="00932A38">
      <w:pPr>
        <w:tabs>
          <w:tab w:val="num" w:pos="840"/>
        </w:tabs>
        <w:spacing w:line="360" w:lineRule="auto"/>
        <w:jc w:val="center"/>
        <w:rPr>
          <w:rFonts w:ascii="Palatino Linotype" w:hAnsi="Palatino Linotype" w:cs="Arial"/>
          <w:b/>
          <w:sz w:val="22"/>
          <w:szCs w:val="22"/>
        </w:rPr>
      </w:pPr>
      <w:r w:rsidRPr="00B95331">
        <w:rPr>
          <w:rFonts w:ascii="Palatino Linotype" w:hAnsi="Palatino Linotype" w:cs="Arial"/>
          <w:b/>
          <w:sz w:val="22"/>
          <w:szCs w:val="22"/>
        </w:rPr>
        <w:t>kesimpulan</w:t>
      </w:r>
    </w:p>
    <w:p w14:paraId="3763349E" w14:textId="4E83E6D5" w:rsidR="00F83591" w:rsidRPr="00932A38" w:rsidRDefault="00932A38" w:rsidP="00F83591">
      <w:pPr>
        <w:tabs>
          <w:tab w:val="num" w:pos="840"/>
        </w:tabs>
        <w:spacing w:line="360" w:lineRule="auto"/>
        <w:rPr>
          <w:rFonts w:ascii="Palatino Linotype" w:hAnsi="Palatino Linotype" w:cs="Arial"/>
          <w:bCs/>
          <w:sz w:val="22"/>
          <w:szCs w:val="22"/>
        </w:rPr>
      </w:pPr>
      <w:r>
        <w:rPr>
          <w:rFonts w:ascii="Palatino Linotype" w:hAnsi="Palatino Linotype" w:cs="Arial"/>
          <w:bCs/>
          <w:sz w:val="22"/>
          <w:szCs w:val="22"/>
        </w:rPr>
        <w:tab/>
      </w:r>
      <w:r w:rsidR="00F83591" w:rsidRPr="00932A38">
        <w:rPr>
          <w:rFonts w:ascii="Palatino Linotype" w:hAnsi="Palatino Linotype" w:cs="Arial"/>
          <w:bCs/>
          <w:sz w:val="22"/>
          <w:szCs w:val="22"/>
        </w:rPr>
        <w:t>Penelitian ini membuktikan bahwa penggunaan media pop up book secara efektif dapat meningkatkan kreativitas seni anak usia 5–6 tahun di RA Islamiyyah Gunung Melayu. Hal ini terlihat dari peningkatan persentase capaian kreativitas anak, yaitu dari 25,5% pada pra siklus, meningkat menjadi 75% pada siklus I, dan mencapai 93,75% pada siklus II. Anak-anak menjadi lebih aktif, kreatif, dan antusias dalam mengeksplorasi serta menciptakan karya seni melalui media visual yang interaktif dan menyenangkan.</w:t>
      </w:r>
    </w:p>
    <w:p w14:paraId="613819AF" w14:textId="77777777" w:rsidR="00932A38" w:rsidRDefault="00932A38" w:rsidP="00932A38">
      <w:pPr>
        <w:tabs>
          <w:tab w:val="num" w:pos="840"/>
        </w:tabs>
        <w:spacing w:line="360" w:lineRule="auto"/>
        <w:rPr>
          <w:rFonts w:ascii="Palatino Linotype" w:hAnsi="Palatino Linotype" w:cs="Arial"/>
          <w:bCs/>
          <w:sz w:val="22"/>
          <w:szCs w:val="22"/>
        </w:rPr>
      </w:pPr>
      <w:r>
        <w:rPr>
          <w:rFonts w:ascii="Palatino Linotype" w:hAnsi="Palatino Linotype" w:cs="Arial"/>
          <w:bCs/>
          <w:sz w:val="22"/>
          <w:szCs w:val="22"/>
        </w:rPr>
        <w:tab/>
      </w:r>
      <w:r w:rsidR="00F83591" w:rsidRPr="00932A38">
        <w:rPr>
          <w:rFonts w:ascii="Palatino Linotype" w:hAnsi="Palatino Linotype" w:cs="Arial"/>
          <w:bCs/>
          <w:sz w:val="22"/>
          <w:szCs w:val="22"/>
        </w:rPr>
        <w:t>Penggunaan pop up book tidak hanya mampu menarik perhatian anak, tetapi juga mendorong mereka untuk mencoba ide baru, melibatkan orang lain, dan menyelesaikan tantangan secara mandiri. Kegiatan ini memberikan ruang bagi anak untuk mengekspresikan imajinasi serta melatih berpikir divergen. Dengan demikian, pop up book menjadi media pembelajaran yang tepat untuk mengembangkan aspek estetika, imajinasi, dan ekspresi kreatif anak usia dini.</w:t>
      </w:r>
    </w:p>
    <w:p w14:paraId="5FAB3AA8" w14:textId="1821BC0E" w:rsidR="00B75AC3" w:rsidRPr="00932A38" w:rsidRDefault="00B67BAD" w:rsidP="00932A38">
      <w:pPr>
        <w:tabs>
          <w:tab w:val="num" w:pos="840"/>
        </w:tabs>
        <w:spacing w:line="360" w:lineRule="auto"/>
        <w:jc w:val="center"/>
        <w:rPr>
          <w:rFonts w:ascii="Palatino Linotype" w:hAnsi="Palatino Linotype" w:cs="Arial"/>
          <w:bCs/>
          <w:sz w:val="22"/>
          <w:szCs w:val="22"/>
        </w:rPr>
      </w:pPr>
      <w:r w:rsidRPr="00B95331">
        <w:rPr>
          <w:rFonts w:ascii="Palatino Linotype" w:hAnsi="Palatino Linotype" w:cs="Arial"/>
          <w:b/>
          <w:sz w:val="22"/>
          <w:szCs w:val="22"/>
          <w:lang w:val="id-ID"/>
        </w:rPr>
        <w:lastRenderedPageBreak/>
        <w:t>References</w:t>
      </w:r>
    </w:p>
    <w:p w14:paraId="04A6ED2D" w14:textId="5E82CFE2"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Pr>
          <w:rFonts w:ascii="Palatino Linotype" w:hAnsi="Palatino Linotype" w:cs="Arial"/>
          <w:bCs/>
          <w:iCs/>
          <w:sz w:val="22"/>
          <w:szCs w:val="22"/>
          <w:lang w:val="id-ID"/>
        </w:rPr>
        <w:fldChar w:fldCharType="begin" w:fldLock="1"/>
      </w:r>
      <w:r>
        <w:rPr>
          <w:rFonts w:ascii="Palatino Linotype" w:hAnsi="Palatino Linotype" w:cs="Arial"/>
          <w:bCs/>
          <w:iCs/>
          <w:sz w:val="22"/>
          <w:szCs w:val="22"/>
          <w:lang w:val="id-ID"/>
        </w:rPr>
        <w:instrText xml:space="preserve">ADDIN Mendeley Bibliography CSL_BIBLIOGRAPHY </w:instrText>
      </w:r>
      <w:r>
        <w:rPr>
          <w:rFonts w:ascii="Palatino Linotype" w:hAnsi="Palatino Linotype" w:cs="Arial"/>
          <w:bCs/>
          <w:iCs/>
          <w:sz w:val="22"/>
          <w:szCs w:val="22"/>
          <w:lang w:val="id-ID"/>
        </w:rPr>
        <w:fldChar w:fldCharType="separate"/>
      </w:r>
      <w:r w:rsidRPr="00B75AC3">
        <w:rPr>
          <w:rFonts w:ascii="Palatino Linotype" w:hAnsi="Palatino Linotype"/>
          <w:noProof/>
          <w:sz w:val="22"/>
          <w:szCs w:val="24"/>
        </w:rPr>
        <w:t xml:space="preserve">Amirah, N. (2023). Meningkatkan Kemampuan Menyimak Pada Anak Usia Dini Melalui Kegiatan Digital Storytelling. </w:t>
      </w:r>
      <w:r w:rsidRPr="00B75AC3">
        <w:rPr>
          <w:rFonts w:ascii="Palatino Linotype" w:hAnsi="Palatino Linotype"/>
          <w:i/>
          <w:iCs/>
          <w:noProof/>
          <w:sz w:val="22"/>
          <w:szCs w:val="24"/>
        </w:rPr>
        <w:t>Jurnal Pemikiran Dan Pengembangan Pembelajaran</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5</w:t>
      </w:r>
      <w:r w:rsidRPr="00B75AC3">
        <w:rPr>
          <w:rFonts w:ascii="Palatino Linotype" w:hAnsi="Palatino Linotype"/>
          <w:noProof/>
          <w:sz w:val="22"/>
          <w:szCs w:val="24"/>
        </w:rPr>
        <w:t>(2), 1348.</w:t>
      </w:r>
    </w:p>
    <w:p w14:paraId="12E579F8"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sidRPr="00B75AC3">
        <w:rPr>
          <w:rFonts w:ascii="Palatino Linotype" w:hAnsi="Palatino Linotype"/>
          <w:noProof/>
          <w:sz w:val="22"/>
          <w:szCs w:val="24"/>
        </w:rPr>
        <w:t xml:space="preserve">Danur, D. T., &amp; Mayar, F. (2020). Mengembangkan Potensi Kreativitas Seni Pada Anak Usia Dini Melalui Kegiatan Menyusun Daun. </w:t>
      </w:r>
      <w:r w:rsidRPr="00B75AC3">
        <w:rPr>
          <w:rFonts w:ascii="Palatino Linotype" w:hAnsi="Palatino Linotype"/>
          <w:i/>
          <w:iCs/>
          <w:noProof/>
          <w:sz w:val="22"/>
          <w:szCs w:val="24"/>
        </w:rPr>
        <w:t>Ensiklopedia of Journal</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2</w:t>
      </w:r>
      <w:r w:rsidRPr="00B75AC3">
        <w:rPr>
          <w:rFonts w:ascii="Palatino Linotype" w:hAnsi="Palatino Linotype"/>
          <w:noProof/>
          <w:sz w:val="22"/>
          <w:szCs w:val="24"/>
        </w:rPr>
        <w:t>(2), 170–174.</w:t>
      </w:r>
    </w:p>
    <w:p w14:paraId="0884CF6D"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sidRPr="00B75AC3">
        <w:rPr>
          <w:rFonts w:ascii="Palatino Linotype" w:hAnsi="Palatino Linotype"/>
          <w:noProof/>
          <w:sz w:val="22"/>
          <w:szCs w:val="24"/>
        </w:rPr>
        <w:t xml:space="preserve">Eha, E., Dewi, R. S., &amp; Pribadi, R. A. (2024). Proses Pengembangan Kreativitas Peserta Didik Melalui Kegiatan Pembelajaran Berbasis Pendekatan Saintifik Di Sd Negeri Ciomas 2. </w:t>
      </w:r>
      <w:r w:rsidRPr="00B75AC3">
        <w:rPr>
          <w:rFonts w:ascii="Palatino Linotype" w:hAnsi="Palatino Linotype"/>
          <w:i/>
          <w:iCs/>
          <w:noProof/>
          <w:sz w:val="22"/>
          <w:szCs w:val="24"/>
        </w:rPr>
        <w:t>JURNAL PENDIDIKAN DASAR PERKHASA: Jurnal Penelitian Pendidikan Dasar</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10</w:t>
      </w:r>
      <w:r w:rsidRPr="00B75AC3">
        <w:rPr>
          <w:rFonts w:ascii="Palatino Linotype" w:hAnsi="Palatino Linotype"/>
          <w:noProof/>
          <w:sz w:val="22"/>
          <w:szCs w:val="24"/>
        </w:rPr>
        <w:t>(1), 256–277. https://doi.org/10.31932/jpdp.v10i1.3156</w:t>
      </w:r>
    </w:p>
    <w:p w14:paraId="6A164224"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sidRPr="00B75AC3">
        <w:rPr>
          <w:rFonts w:ascii="Palatino Linotype" w:hAnsi="Palatino Linotype"/>
          <w:noProof/>
          <w:sz w:val="22"/>
          <w:szCs w:val="24"/>
        </w:rPr>
        <w:t xml:space="preserve">Febriani, S. A., Dwiyanti, L., &amp; Yulianto, D. (2023). Pengembangan Media Pop Up Book Untuk Meningkatkan Kemampuan Membaca Permulaan Pada Anak Usia Dini. </w:t>
      </w:r>
      <w:r w:rsidRPr="00B75AC3">
        <w:rPr>
          <w:rFonts w:ascii="Palatino Linotype" w:hAnsi="Palatino Linotype"/>
          <w:i/>
          <w:iCs/>
          <w:noProof/>
          <w:sz w:val="22"/>
          <w:szCs w:val="24"/>
        </w:rPr>
        <w:t>PINUS: Jurnal Penelitian Inovasi Pembelajaran</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8</w:t>
      </w:r>
      <w:r w:rsidRPr="00B75AC3">
        <w:rPr>
          <w:rFonts w:ascii="Palatino Linotype" w:hAnsi="Palatino Linotype"/>
          <w:noProof/>
          <w:sz w:val="22"/>
          <w:szCs w:val="24"/>
        </w:rPr>
        <w:t>(2), 1–8. https://doi.org/10.29407/pn.v8i2.16387</w:t>
      </w:r>
    </w:p>
    <w:p w14:paraId="72F44C19"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sidRPr="00B75AC3">
        <w:rPr>
          <w:rFonts w:ascii="Palatino Linotype" w:hAnsi="Palatino Linotype"/>
          <w:noProof/>
          <w:sz w:val="22"/>
          <w:szCs w:val="24"/>
        </w:rPr>
        <w:t xml:space="preserve">Hafidah, R., Dewi, N. K., Syamsudin, M. M., Pudyaningtyas, A. R., Nurjanah, N. E., &amp; Sholeha, V. (2022). Meningkatkan Kompetensi Profesionalisme Guru Paud Melalui Pelatihan Penerapan Penelitian Tindakan Kelas (Ptk). </w:t>
      </w:r>
      <w:r w:rsidRPr="00B75AC3">
        <w:rPr>
          <w:rFonts w:ascii="Palatino Linotype" w:hAnsi="Palatino Linotype"/>
          <w:i/>
          <w:iCs/>
          <w:noProof/>
          <w:sz w:val="22"/>
          <w:szCs w:val="24"/>
        </w:rPr>
        <w:t>JP2KG AUD (Jurnal Pendidikan, Pengasuhan, Kesehatan Dan Gizi Anak Usia Dini)</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3</w:t>
      </w:r>
      <w:r w:rsidRPr="00B75AC3">
        <w:rPr>
          <w:rFonts w:ascii="Palatino Linotype" w:hAnsi="Palatino Linotype"/>
          <w:noProof/>
          <w:sz w:val="22"/>
          <w:szCs w:val="24"/>
        </w:rPr>
        <w:t>(1), 19–34. https://doi.org/10.26740/jp2kgaud.v3n1.19-34</w:t>
      </w:r>
    </w:p>
    <w:p w14:paraId="21183FF0"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sidRPr="00B75AC3">
        <w:rPr>
          <w:rFonts w:ascii="Palatino Linotype" w:hAnsi="Palatino Linotype"/>
          <w:noProof/>
          <w:sz w:val="22"/>
          <w:szCs w:val="24"/>
        </w:rPr>
        <w:t xml:space="preserve">Putri, V. M., Yaswinda, &amp; Mahyuddin, N. (2024). Development of Pop-Up Book </w:t>
      </w:r>
      <w:r w:rsidRPr="00B75AC3">
        <w:rPr>
          <w:rFonts w:ascii="Palatino Linotype" w:hAnsi="Palatino Linotype"/>
          <w:noProof/>
          <w:sz w:val="22"/>
          <w:szCs w:val="24"/>
        </w:rPr>
        <w:lastRenderedPageBreak/>
        <w:t xml:space="preserve">Media Based on Multisensory for Scientific Literacy of Early Chidhood. </w:t>
      </w:r>
      <w:r w:rsidRPr="00B75AC3">
        <w:rPr>
          <w:rFonts w:ascii="Palatino Linotype" w:hAnsi="Palatino Linotype"/>
          <w:i/>
          <w:iCs/>
          <w:noProof/>
          <w:sz w:val="22"/>
          <w:szCs w:val="24"/>
        </w:rPr>
        <w:t>Jurnal Ilmiah Potensia</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9</w:t>
      </w:r>
      <w:r w:rsidRPr="00B75AC3">
        <w:rPr>
          <w:rFonts w:ascii="Palatino Linotype" w:hAnsi="Palatino Linotype"/>
          <w:noProof/>
          <w:sz w:val="22"/>
          <w:szCs w:val="24"/>
        </w:rPr>
        <w:t>(1), 48–59. https://doi.org/10.33369/jip.9.1.48-59</w:t>
      </w:r>
    </w:p>
    <w:p w14:paraId="3A59A08C"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szCs w:val="24"/>
        </w:rPr>
      </w:pPr>
      <w:r w:rsidRPr="00B75AC3">
        <w:rPr>
          <w:rFonts w:ascii="Palatino Linotype" w:hAnsi="Palatino Linotype"/>
          <w:noProof/>
          <w:sz w:val="22"/>
          <w:szCs w:val="24"/>
        </w:rPr>
        <w:t xml:space="preserve">Rusanti, D. D., Naimah, N., &amp; Putro, K. Z. (2022). Pengembangan Kreativitas Anak Melalui Kegiatan Bermain Plastisin di TK Al-Khairiyah Bandar Lampung. </w:t>
      </w:r>
      <w:r w:rsidRPr="00B75AC3">
        <w:rPr>
          <w:rFonts w:ascii="Palatino Linotype" w:hAnsi="Palatino Linotype"/>
          <w:i/>
          <w:iCs/>
          <w:noProof/>
          <w:sz w:val="22"/>
          <w:szCs w:val="24"/>
        </w:rPr>
        <w:t>Jurnal Penelitian Medan Agama</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13</w:t>
      </w:r>
      <w:r w:rsidRPr="00B75AC3">
        <w:rPr>
          <w:rFonts w:ascii="Palatino Linotype" w:hAnsi="Palatino Linotype"/>
          <w:noProof/>
          <w:sz w:val="22"/>
          <w:szCs w:val="24"/>
        </w:rPr>
        <w:t>(2), 73. https://doi.org/10.58836/jpma.v13i2.12861</w:t>
      </w:r>
    </w:p>
    <w:p w14:paraId="1B70E3D8" w14:textId="77777777" w:rsidR="00B75AC3" w:rsidRPr="00B75AC3" w:rsidRDefault="00B75AC3" w:rsidP="00B75AC3">
      <w:pPr>
        <w:autoSpaceDE w:val="0"/>
        <w:autoSpaceDN w:val="0"/>
        <w:adjustRightInd w:val="0"/>
        <w:spacing w:line="360" w:lineRule="auto"/>
        <w:ind w:left="480" w:hanging="480"/>
        <w:rPr>
          <w:rFonts w:ascii="Palatino Linotype" w:hAnsi="Palatino Linotype"/>
          <w:noProof/>
          <w:sz w:val="22"/>
        </w:rPr>
      </w:pPr>
      <w:r w:rsidRPr="00B75AC3">
        <w:rPr>
          <w:rFonts w:ascii="Palatino Linotype" w:hAnsi="Palatino Linotype"/>
          <w:noProof/>
          <w:sz w:val="22"/>
          <w:szCs w:val="24"/>
        </w:rPr>
        <w:t xml:space="preserve">Trya, R., Manik, Y., Septi, D., &amp; Wulan, A. (2024). </w:t>
      </w:r>
      <w:r w:rsidRPr="00B75AC3">
        <w:rPr>
          <w:rFonts w:ascii="Palatino Linotype" w:hAnsi="Palatino Linotype"/>
          <w:i/>
          <w:iCs/>
          <w:noProof/>
          <w:sz w:val="22"/>
          <w:szCs w:val="24"/>
        </w:rPr>
        <w:t>Pengaruh Penggunaan Media Pop-Up Book untuk Perkembangan Bahasa Lisan Ekspresif Anak Usia 5-6 Tahun di TK Tunas Harapan Ambarita</w:t>
      </w:r>
      <w:r w:rsidRPr="00B75AC3">
        <w:rPr>
          <w:rFonts w:ascii="Palatino Linotype" w:hAnsi="Palatino Linotype"/>
          <w:noProof/>
          <w:sz w:val="22"/>
          <w:szCs w:val="24"/>
        </w:rPr>
        <w:t xml:space="preserve">. </w:t>
      </w:r>
      <w:r w:rsidRPr="00B75AC3">
        <w:rPr>
          <w:rFonts w:ascii="Palatino Linotype" w:hAnsi="Palatino Linotype"/>
          <w:i/>
          <w:iCs/>
          <w:noProof/>
          <w:sz w:val="22"/>
          <w:szCs w:val="24"/>
        </w:rPr>
        <w:t>2</w:t>
      </w:r>
      <w:r w:rsidRPr="00B75AC3">
        <w:rPr>
          <w:rFonts w:ascii="Palatino Linotype" w:hAnsi="Palatino Linotype"/>
          <w:noProof/>
          <w:sz w:val="22"/>
          <w:szCs w:val="24"/>
        </w:rPr>
        <w:t>(4).</w:t>
      </w:r>
    </w:p>
    <w:p w14:paraId="1D28ECF3" w14:textId="4C045D79" w:rsidR="00A35521" w:rsidRPr="00B95331" w:rsidRDefault="00B75AC3" w:rsidP="00B95331">
      <w:pPr>
        <w:autoSpaceDE w:val="0"/>
        <w:autoSpaceDN w:val="0"/>
        <w:adjustRightInd w:val="0"/>
        <w:spacing w:line="360" w:lineRule="auto"/>
        <w:ind w:left="480" w:hanging="480"/>
        <w:rPr>
          <w:rFonts w:ascii="Palatino Linotype" w:hAnsi="Palatino Linotype" w:cs="Arial"/>
          <w:bCs/>
          <w:iCs/>
          <w:sz w:val="22"/>
          <w:szCs w:val="22"/>
          <w:lang w:val="id-ID"/>
        </w:rPr>
      </w:pPr>
      <w:r>
        <w:rPr>
          <w:rFonts w:ascii="Palatino Linotype" w:hAnsi="Palatino Linotype" w:cs="Arial"/>
          <w:bCs/>
          <w:iCs/>
          <w:sz w:val="22"/>
          <w:szCs w:val="22"/>
          <w:lang w:val="id-ID"/>
        </w:rPr>
        <w:fldChar w:fldCharType="end"/>
      </w:r>
    </w:p>
    <w:sectPr w:rsidR="00A35521" w:rsidRPr="00B95331" w:rsidSect="00071C77">
      <w:headerReference w:type="default" r:id="rId13"/>
      <w:footerReference w:type="even" r:id="rId14"/>
      <w:footerReference w:type="default" r:id="rId15"/>
      <w:headerReference w:type="first" r:id="rId16"/>
      <w:footerReference w:type="first" r:id="rId17"/>
      <w:type w:val="continuous"/>
      <w:pgSz w:w="10319" w:h="14571" w:code="13"/>
      <w:pgMar w:top="1701" w:right="1105" w:bottom="1701" w:left="1134" w:header="850" w:footer="1134"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1DEB7" w14:textId="77777777" w:rsidR="00C14F90" w:rsidRDefault="00C14F90">
      <w:r>
        <w:separator/>
      </w:r>
    </w:p>
  </w:endnote>
  <w:endnote w:type="continuationSeparator" w:id="0">
    <w:p w14:paraId="1E02ED22" w14:textId="77777777" w:rsidR="00C14F90" w:rsidRDefault="00C1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n-ea">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方正书宋繁体">
    <w:altName w:val="Microsoft YaHei"/>
    <w:charset w:val="86"/>
    <w:family w:val="auto"/>
    <w:pitch w:val="variable"/>
    <w:sig w:usb0="00000001" w:usb1="080E0000" w:usb2="00000010" w:usb3="00000000" w:csb0="00040000"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ө">
    <w:panose1 w:val="00000000000000000000"/>
    <w:charset w:val="00"/>
    <w:family w:val="roman"/>
    <w:notTrueType/>
    <w:pitch w:val="default"/>
  </w:font>
  <w:font w:name="LiSu">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KaiTi_GB2312">
    <w:panose1 w:val="00000000000000000000"/>
    <w:charset w:val="00"/>
    <w:family w:val="roman"/>
    <w:notTrueType/>
    <w:pitch w:val="default"/>
  </w:font>
  <w:font w:name="CG Times (W1)">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SongStd-Light-Acro">
    <w:altName w:val="Arial Unicode MS"/>
    <w:panose1 w:val="00000000000000000000"/>
    <w:charset w:val="86"/>
    <w:family w:val="auto"/>
    <w:notTrueType/>
    <w:pitch w:val="default"/>
    <w:sig w:usb0="00000000" w:usb1="080E0000" w:usb2="00000010" w:usb3="00000000" w:csb0="00040000" w:csb1="00000000"/>
  </w:font>
  <w:font w:name="BatangChe">
    <w:altName w:val="BatangChe"/>
    <w:charset w:val="81"/>
    <w:family w:val="modern"/>
    <w:pitch w:val="fixed"/>
    <w:sig w:usb0="B00002AF" w:usb1="69D77CFB" w:usb2="00000030" w:usb3="00000000" w:csb0="0008009F" w:csb1="00000000"/>
  </w:font>
  <w:font w:name="Times">
    <w:altName w:val="Times"/>
    <w:panose1 w:val="02020603050405020304"/>
    <w:charset w:val="00"/>
    <w:family w:val="auto"/>
    <w:pitch w:val="default"/>
  </w:font>
  <w:font w:name="Lucida Sans Unicode">
    <w:altName w:val="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YXDMN+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Segoe UI"/>
    <w:charset w:val="B1"/>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DFKai-SB">
    <w:altName w:val="Arial Unicode MS"/>
    <w:charset w:val="88"/>
    <w:family w:val="script"/>
    <w:pitch w:val="fixed"/>
    <w:sig w:usb0="00000003" w:usb1="080E0000" w:usb2="00000016" w:usb3="00000000" w:csb0="00100001" w:csb1="00000000"/>
  </w:font>
  <w:font w:name="超研澤中隸">
    <w:altName w:val="新細明體"/>
    <w:charset w:val="88"/>
    <w:family w:val="modern"/>
    <w:pitch w:val="fixed"/>
    <w:sig w:usb0="00000001" w:usb1="08080000" w:usb2="00000010" w:usb3="00000000" w:csb0="00100000" w:csb1="00000000"/>
  </w:font>
  <w:font w:name="Garamond MT">
    <w:altName w:val="Garamond"/>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C2C4A" w14:textId="77777777" w:rsidR="00A35521" w:rsidRDefault="00A3552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ABDA4B" w14:textId="77777777" w:rsidR="00A35521" w:rsidRDefault="00A35521">
    <w:pPr>
      <w:pStyle w:val="Footer"/>
      <w:ind w:right="360" w:firstLine="360"/>
    </w:pPr>
  </w:p>
  <w:p w14:paraId="0009D3C9" w14:textId="77777777" w:rsidR="00A35521" w:rsidRDefault="00A35521"/>
  <w:p w14:paraId="72347EDC" w14:textId="77777777" w:rsidR="00A35521" w:rsidRDefault="00A3552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33E06" w14:textId="77777777" w:rsidR="00A35521" w:rsidRPr="00F93175" w:rsidRDefault="00A35521">
    <w:pPr>
      <w:pStyle w:val="Footer"/>
      <w:framePr w:wrap="around" w:vAnchor="text" w:hAnchor="margin" w:xAlign="outside" w:y="1"/>
      <w:rPr>
        <w:rStyle w:val="PageNumber"/>
        <w:rFonts w:ascii="Palatino Linotype" w:hAnsi="Palatino Linotype"/>
        <w:sz w:val="22"/>
        <w:szCs w:val="24"/>
      </w:rPr>
    </w:pPr>
    <w:r w:rsidRPr="00F93175">
      <w:rPr>
        <w:rStyle w:val="PageNumber"/>
        <w:rFonts w:ascii="Palatino Linotype" w:hAnsi="Palatino Linotype"/>
        <w:sz w:val="22"/>
        <w:szCs w:val="24"/>
      </w:rPr>
      <w:fldChar w:fldCharType="begin"/>
    </w:r>
    <w:r w:rsidRPr="00F93175">
      <w:rPr>
        <w:rStyle w:val="PageNumber"/>
        <w:rFonts w:ascii="Palatino Linotype" w:hAnsi="Palatino Linotype"/>
        <w:sz w:val="22"/>
        <w:szCs w:val="24"/>
      </w:rPr>
      <w:instrText xml:space="preserve">PAGE  </w:instrText>
    </w:r>
    <w:r w:rsidRPr="00F93175">
      <w:rPr>
        <w:rStyle w:val="PageNumber"/>
        <w:rFonts w:ascii="Palatino Linotype" w:hAnsi="Palatino Linotype"/>
        <w:sz w:val="22"/>
        <w:szCs w:val="24"/>
      </w:rPr>
      <w:fldChar w:fldCharType="separate"/>
    </w:r>
    <w:r w:rsidR="00325E2D">
      <w:rPr>
        <w:rStyle w:val="PageNumber"/>
        <w:rFonts w:ascii="Palatino Linotype" w:hAnsi="Palatino Linotype"/>
        <w:noProof/>
        <w:sz w:val="22"/>
        <w:szCs w:val="24"/>
      </w:rPr>
      <w:t>3</w:t>
    </w:r>
    <w:r w:rsidRPr="00F93175">
      <w:rPr>
        <w:rStyle w:val="PageNumber"/>
        <w:rFonts w:ascii="Palatino Linotype" w:hAnsi="Palatino Linotype"/>
        <w:sz w:val="22"/>
        <w:szCs w:val="24"/>
      </w:rPr>
      <w:fldChar w:fldCharType="end"/>
    </w:r>
  </w:p>
  <w:p w14:paraId="490873AC" w14:textId="060756C9" w:rsidR="00A35521" w:rsidRPr="00F93175" w:rsidRDefault="00A35521">
    <w:pPr>
      <w:rPr>
        <w:rFonts w:ascii="Palatino Linotype" w:hAnsi="Palatino Linotype"/>
        <w:sz w:val="24"/>
        <w:szCs w:val="24"/>
      </w:rPr>
    </w:pPr>
    <w:r>
      <w:rPr>
        <w:noProof/>
        <w:lang w:val="id-ID" w:eastAsia="id-ID"/>
      </w:rPr>
      <mc:AlternateContent>
        <mc:Choice Requires="wps">
          <w:drawing>
            <wp:anchor distT="0" distB="0" distL="114300" distR="114300" simplePos="0" relativeHeight="251662336" behindDoc="1" locked="0" layoutInCell="1" allowOverlap="1" wp14:anchorId="6299081A" wp14:editId="116804E3">
              <wp:simplePos x="0" y="0"/>
              <wp:positionH relativeFrom="margin">
                <wp:posOffset>1012942</wp:posOffset>
              </wp:positionH>
              <wp:positionV relativeFrom="paragraph">
                <wp:posOffset>-44300</wp:posOffset>
              </wp:positionV>
              <wp:extent cx="2367280" cy="687650"/>
              <wp:effectExtent l="0" t="0" r="0" b="0"/>
              <wp:wrapNone/>
              <wp:docPr id="663362897" name="Rectangle 663362897"/>
              <wp:cNvGraphicFramePr/>
              <a:graphic xmlns:a="http://schemas.openxmlformats.org/drawingml/2006/main">
                <a:graphicData uri="http://schemas.microsoft.com/office/word/2010/wordprocessingShape">
                  <wps:wsp>
                    <wps:cNvSpPr/>
                    <wps:spPr>
                      <a:xfrm>
                        <a:off x="0" y="0"/>
                        <a:ext cx="2367280" cy="687650"/>
                      </a:xfrm>
                      <a:prstGeom prst="rect">
                        <a:avLst/>
                      </a:prstGeom>
                      <a:noFill/>
                      <a:ln>
                        <a:noFill/>
                      </a:ln>
                    </wps:spPr>
                    <wps:txbx>
                      <w:txbxContent>
                        <w:p w14:paraId="0C6C1185" w14:textId="7E45822E" w:rsidR="00A35521" w:rsidRPr="00473509" w:rsidRDefault="00A35521"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299081A" id="Rectangle 663362897" o:spid="_x0000_s1028" style="position:absolute;left:0;text-align:left;margin-left:79.75pt;margin-top:-3.5pt;width:186.4pt;height:54.15pt;z-index:-251654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" filled="f" stroked="f">
              <v:textbox inset="2.53958mm,1.2694mm,2.53958mm,1.2694mm">
                <w:txbxContent>
                  <w:p w14:paraId="0C6C1185" w14:textId="7E45822E" w:rsidR="00A35521" w:rsidRPr="00473509" w:rsidRDefault="00A35521" w:rsidP="00CA7816">
                    <w:pPr>
                      <w:jc w:val="center"/>
                      <w:textDirection w:val="btLr"/>
                      <w:rPr>
                        <w:rFonts w:ascii="Palatino Linotype" w:hAnsi="Palatino Linotype"/>
                        <w:sz w:val="18"/>
                        <w:szCs w:val="16"/>
                        <w:lang w:val="id-ID"/>
                      </w:rPr>
                    </w:pPr>
                    <w:r>
                      <w:rPr>
                        <w:rFonts w:ascii="Palatino Linotype" w:eastAsia="Times" w:hAnsi="Palatino Linotype" w:cs="Times"/>
                        <w:color w:val="000000"/>
                        <w:sz w:val="20"/>
                        <w:szCs w:val="16"/>
                        <w:lang w:val="id-ID"/>
                      </w:rPr>
                      <w:t>How to cite:</w:t>
                    </w: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A7846A" w14:textId="12A99178" w:rsidR="00A35521" w:rsidRPr="00F93175" w:rsidRDefault="00A35521" w:rsidP="00F93175">
    <w:pPr>
      <w:pStyle w:val="Footer"/>
      <w:jc w:val="right"/>
      <w:rPr>
        <w:rFonts w:ascii="Palatino Linotype" w:hAnsi="Palatino Linotype"/>
        <w:sz w:val="22"/>
        <w:szCs w:val="24"/>
      </w:rPr>
    </w:pPr>
    <w:r>
      <w:rPr>
        <w:noProof/>
        <w:lang w:val="id-ID" w:eastAsia="id-ID"/>
      </w:rPr>
      <mc:AlternateContent>
        <mc:Choice Requires="wps">
          <w:drawing>
            <wp:anchor distT="0" distB="0" distL="114300" distR="114300" simplePos="0" relativeHeight="251663360" behindDoc="0" locked="0" layoutInCell="1" allowOverlap="1" wp14:anchorId="0E3E59FA" wp14:editId="6DA34821">
              <wp:simplePos x="0" y="0"/>
              <wp:positionH relativeFrom="margin">
                <wp:posOffset>-98149</wp:posOffset>
              </wp:positionH>
              <wp:positionV relativeFrom="paragraph">
                <wp:posOffset>4970</wp:posOffset>
              </wp:positionV>
              <wp:extent cx="4214191" cy="609682"/>
              <wp:effectExtent l="0" t="0" r="0" b="0"/>
              <wp:wrapNone/>
              <wp:docPr id="1332560644" name="Rectangle 1332560644"/>
              <wp:cNvGraphicFramePr/>
              <a:graphic xmlns:a="http://schemas.openxmlformats.org/drawingml/2006/main">
                <a:graphicData uri="http://schemas.microsoft.com/office/word/2010/wordprocessingShape">
                  <wps:wsp>
                    <wps:cNvSpPr/>
                    <wps:spPr>
                      <a:xfrm>
                        <a:off x="0" y="0"/>
                        <a:ext cx="4214191" cy="609682"/>
                      </a:xfrm>
                      <a:prstGeom prst="rect">
                        <a:avLst/>
                      </a:prstGeom>
                      <a:noFill/>
                      <a:ln>
                        <a:noFill/>
                      </a:ln>
                    </wps:spPr>
                    <wps:txbx>
                      <w:txbxContent>
                        <w:p w14:paraId="2D742128" w14:textId="3CD3CD66" w:rsidR="00A35521" w:rsidRPr="0003099B" w:rsidRDefault="00A35521"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ow to cite: (leave it blank)</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E3E59FA" id="Rectangle 1332560644" o:spid="_x0000_s1029" style="position:absolute;left:0;text-align:left;margin-left:-7.75pt;margin-top:.4pt;width:331.85pt;height:4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" filled="f" stroked="f">
              <v:textbox inset="2.53958mm,1.2694mm,2.53958mm,1.2694mm">
                <w:txbxContent>
                  <w:p w14:paraId="2D742128" w14:textId="3CD3CD66" w:rsidR="00A35521" w:rsidRPr="0003099B" w:rsidRDefault="00A35521" w:rsidP="00473509">
                    <w:pPr>
                      <w:jc w:val="center"/>
                      <w:textDirection w:val="btLr"/>
                      <w:rPr>
                        <w:rFonts w:ascii="Palatino Linotype" w:eastAsia="Times" w:hAnsi="Palatino Linotype" w:cs="Times"/>
                        <w:color w:val="000000"/>
                        <w:sz w:val="18"/>
                        <w:szCs w:val="14"/>
                        <w:lang w:val="id-ID"/>
                      </w:rPr>
                    </w:pPr>
                    <w:r>
                      <w:rPr>
                        <w:rFonts w:ascii="Palatino Linotype" w:eastAsia="Times" w:hAnsi="Palatino Linotype" w:cs="Times"/>
                        <w:color w:val="000000"/>
                        <w:sz w:val="18"/>
                        <w:szCs w:val="14"/>
                        <w:lang w:val="id-ID"/>
                      </w:rPr>
                      <w:t>How to cite: (leave it blank)</w:t>
                    </w:r>
                  </w:p>
                </w:txbxContent>
              </v:textbox>
              <w10:wrap anchorx="margin"/>
            </v:rect>
          </w:pict>
        </mc:Fallback>
      </mc:AlternateContent>
    </w:r>
    <w:sdt>
      <w:sdtPr>
        <w:rPr>
          <w:rFonts w:ascii="Palatino Linotype" w:hAnsi="Palatino Linotype"/>
          <w:sz w:val="22"/>
          <w:szCs w:val="24"/>
        </w:rPr>
        <w:id w:val="-160776532"/>
        <w:docPartObj>
          <w:docPartGallery w:val="Page Numbers (Bottom of Page)"/>
          <w:docPartUnique/>
        </w:docPartObj>
      </w:sdtPr>
      <w:sdtEndPr>
        <w:rPr>
          <w:noProof/>
        </w:rPr>
      </w:sdtEndPr>
      <w:sdtContent>
        <w:r w:rsidRPr="00F93175">
          <w:rPr>
            <w:rFonts w:ascii="Palatino Linotype" w:hAnsi="Palatino Linotype"/>
            <w:sz w:val="22"/>
            <w:szCs w:val="24"/>
          </w:rPr>
          <w:fldChar w:fldCharType="begin"/>
        </w:r>
        <w:r w:rsidRPr="00F93175">
          <w:rPr>
            <w:rFonts w:ascii="Palatino Linotype" w:hAnsi="Palatino Linotype"/>
            <w:sz w:val="22"/>
            <w:szCs w:val="24"/>
          </w:rPr>
          <w:instrText xml:space="preserve"> PAGE   \* MERGEFORMAT </w:instrText>
        </w:r>
        <w:r w:rsidRPr="00F93175">
          <w:rPr>
            <w:rFonts w:ascii="Palatino Linotype" w:hAnsi="Palatino Linotype"/>
            <w:sz w:val="22"/>
            <w:szCs w:val="24"/>
          </w:rPr>
          <w:fldChar w:fldCharType="separate"/>
        </w:r>
        <w:r w:rsidR="00325E2D">
          <w:rPr>
            <w:rFonts w:ascii="Palatino Linotype" w:hAnsi="Palatino Linotype"/>
            <w:noProof/>
            <w:sz w:val="22"/>
            <w:szCs w:val="24"/>
          </w:rPr>
          <w:t>1</w:t>
        </w:r>
        <w:r w:rsidRPr="00F93175">
          <w:rPr>
            <w:rFonts w:ascii="Palatino Linotype" w:hAnsi="Palatino Linotype"/>
            <w:noProof/>
            <w:sz w:val="22"/>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11574B" w14:textId="77777777" w:rsidR="00C14F90" w:rsidRDefault="00C14F90">
      <w:r>
        <w:separator/>
      </w:r>
    </w:p>
  </w:footnote>
  <w:footnote w:type="continuationSeparator" w:id="0">
    <w:p w14:paraId="56C83689" w14:textId="77777777" w:rsidR="00C14F90" w:rsidRDefault="00C1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D2CF3" w14:textId="73A8DA4C" w:rsidR="00A35521" w:rsidRPr="006F724A" w:rsidRDefault="00A35521" w:rsidP="0004038E">
    <w:pPr>
      <w:rPr>
        <w:rFonts w:ascii="Palatino Linotype" w:hAnsi="Palatino Linotype"/>
        <w:b/>
        <w:sz w:val="20"/>
      </w:rPr>
    </w:pPr>
    <w:r w:rsidRPr="006F724A">
      <w:rPr>
        <w:rFonts w:ascii="Palatino Linotype" w:hAnsi="Palatino Linotype"/>
        <w:b/>
        <w:sz w:val="20"/>
      </w:rPr>
      <w:t>“Title”</w:t>
    </w:r>
  </w:p>
  <w:p w14:paraId="5F12DD24" w14:textId="303004C3" w:rsidR="00A35521" w:rsidRPr="006F724A" w:rsidRDefault="00A35521">
    <w:pPr>
      <w:rPr>
        <w:rFonts w:ascii="Palatino Linotype" w:hAnsi="Palatino Linotype"/>
        <w:b/>
        <w:i/>
        <w:iCs/>
        <w:sz w:val="20"/>
        <w:lang w:val="id-ID"/>
      </w:rPr>
    </w:pPr>
    <w:r w:rsidRPr="006F724A">
      <w:rPr>
        <w:rFonts w:ascii="Palatino Linotype" w:hAnsi="Palatino Linotype"/>
        <w:b/>
        <w:i/>
        <w:iCs/>
        <w:sz w:val="20"/>
      </w:rPr>
      <w:t>Ceria: Jurnal Program Studi Pendidikan Anak Usia Dini</w:t>
    </w:r>
    <w:r w:rsidRPr="006F724A">
      <w:rPr>
        <w:rFonts w:ascii="Palatino Linotype" w:hAnsi="Palatino Linotype"/>
        <w:b/>
        <w:i/>
        <w:iCs/>
        <w:sz w:val="20"/>
        <w:lang w:val="id-ID"/>
      </w:rPr>
      <w:t xml:space="preserve"> </w:t>
    </w:r>
  </w:p>
  <w:p w14:paraId="1A87C492" w14:textId="335FF75F" w:rsidR="00A35521" w:rsidRPr="006F724A" w:rsidRDefault="00A35521">
    <w:pPr>
      <w:rPr>
        <w:rFonts w:ascii="Palatino Linotype" w:hAnsi="Palatino Linotype"/>
        <w:b/>
        <w:sz w:val="20"/>
        <w:lang w:val="id-ID"/>
      </w:rPr>
    </w:pPr>
    <w:r w:rsidRPr="006F724A">
      <w:rPr>
        <w:rFonts w:ascii="Palatino Linotype" w:hAnsi="Palatino Linotype"/>
        <w:b/>
        <w:sz w:val="20"/>
        <w:lang w:val="id-ID"/>
      </w:rPr>
      <w:t>Vol. 14 No. , Month, Year</w:t>
    </w:r>
  </w:p>
  <w:p w14:paraId="68C003E0" w14:textId="778E71D3" w:rsidR="00A35521" w:rsidRDefault="00A35521">
    <w:pPr>
      <w:rPr>
        <w:rFonts w:ascii="Palatino Linotype" w:hAnsi="Palatino Linotype"/>
        <w:sz w:val="20"/>
      </w:rPr>
    </w:pPr>
    <w:bookmarkStart w:id="1" w:name="_Hlk185425109"/>
    <w:bookmarkStart w:id="2" w:name="_Hlk185425110"/>
    <w:bookmarkStart w:id="3" w:name="_Hlk185425111"/>
    <w:bookmarkStart w:id="4" w:name="_Hlk185425112"/>
    <w:bookmarkStart w:id="5" w:name="_Hlk185425113"/>
    <w:bookmarkStart w:id="6" w:name="_Hlk185425114"/>
    <w:r w:rsidRPr="006F724A">
      <w:rPr>
        <w:rFonts w:ascii="Palatino Linotype" w:hAnsi="Palatino Linotype"/>
        <w:sz w:val="20"/>
      </w:rPr>
      <w:t>DOI: http://dx.doi.org/10.31000/ceria.v_i_.____</w:t>
    </w:r>
    <w:bookmarkEnd w:id="1"/>
    <w:bookmarkEnd w:id="2"/>
    <w:bookmarkEnd w:id="3"/>
    <w:bookmarkEnd w:id="4"/>
    <w:bookmarkEnd w:id="5"/>
    <w:bookmarkEnd w:id="6"/>
  </w:p>
  <w:p w14:paraId="0E176254" w14:textId="77777777" w:rsidR="00A35521" w:rsidRPr="006F724A" w:rsidRDefault="00A35521">
    <w:pPr>
      <w:rPr>
        <w:rFonts w:ascii="Palatino Linotype" w:hAnsi="Palatino Linotyp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84B5F6" w14:textId="61547F3B" w:rsidR="00A35521" w:rsidRPr="00F71BDB" w:rsidRDefault="00A35521" w:rsidP="00F71BDB">
    <w:pPr>
      <w:pBdr>
        <w:top w:val="single" w:sz="4" w:space="1" w:color="000000"/>
      </w:pBdr>
      <w:jc w:val="left"/>
      <w:rPr>
        <w:rFonts w:ascii="Palatino Linotype" w:hAnsi="Palatino Linotype"/>
        <w:b/>
        <w:sz w:val="20"/>
        <w:lang w:val="id-ID"/>
      </w:rPr>
    </w:pPr>
    <w:bookmarkStart w:id="7" w:name="_heading=h.1fob9te" w:colFirst="0" w:colLast="0"/>
    <w:bookmarkEnd w:id="7"/>
    <w:r w:rsidRPr="00F71BDB">
      <w:rPr>
        <w:rFonts w:ascii="Palatino Linotype" w:eastAsia="Cambria" w:hAnsi="Palatino Linotype" w:cs="Cambria"/>
        <w:b/>
        <w:bCs/>
        <w:sz w:val="20"/>
      </w:rPr>
      <w:t xml:space="preserve">Ceria: Jurnal </w:t>
    </w:r>
    <w:r w:rsidRPr="00F71BDB">
      <w:rPr>
        <w:rFonts w:ascii="Palatino Linotype" w:hAnsi="Palatino Linotype"/>
        <w:b/>
        <w:sz w:val="20"/>
      </w:rPr>
      <w:t>Program Studi Pendidikan Anak Usia Dini</w:t>
    </w:r>
  </w:p>
  <w:p w14:paraId="16458865" w14:textId="3D48ECD5" w:rsidR="00A35521" w:rsidRPr="00F71BDB" w:rsidRDefault="00A35521" w:rsidP="00F71BDB">
    <w:pPr>
      <w:jc w:val="left"/>
      <w:rPr>
        <w:rFonts w:ascii="Palatino Linotype" w:eastAsia="Cambria" w:hAnsi="Palatino Linotype" w:cs="Cambria"/>
        <w:sz w:val="20"/>
      </w:rPr>
    </w:pPr>
    <w:r w:rsidRPr="00F71BDB">
      <w:rPr>
        <w:rFonts w:ascii="Palatino Linotype" w:eastAsia="Cambria" w:hAnsi="Palatino Linotype" w:cs="Cambria"/>
        <w:sz w:val="20"/>
      </w:rPr>
      <w:t>Volume --, Number --, Year pp. xx-xx</w:t>
    </w:r>
  </w:p>
  <w:p w14:paraId="048E3F12" w14:textId="6908EFF1" w:rsidR="00A35521" w:rsidRPr="00F71BDB" w:rsidRDefault="00A35521" w:rsidP="00F71BDB">
    <w:pPr>
      <w:jc w:val="left"/>
      <w:rPr>
        <w:rFonts w:ascii="Palatino Linotype" w:eastAsia="Cambria" w:hAnsi="Palatino Linotype" w:cs="Cambria"/>
        <w:sz w:val="20"/>
      </w:rPr>
    </w:pPr>
    <w:r w:rsidRPr="00F71BDB">
      <w:rPr>
        <w:rFonts w:ascii="Palatino Linotype" w:eastAsia="Cambria" w:hAnsi="Palatino Linotype" w:cs="Cambria"/>
        <w:sz w:val="20"/>
      </w:rPr>
      <w:t>P-ISSN:  2301-9905 E-ISSN : 2775-409X</w:t>
    </w:r>
  </w:p>
  <w:p w14:paraId="7DE01438" w14:textId="6BD175E3" w:rsidR="00A35521" w:rsidRDefault="00A35521" w:rsidP="00CE30CC">
    <w:pPr>
      <w:pBdr>
        <w:bottom w:val="single" w:sz="12" w:space="0" w:color="000000"/>
      </w:pBdr>
      <w:jc w:val="left"/>
      <w:rPr>
        <w:rFonts w:ascii="Palatino Linotype" w:hAnsi="Palatino Linotype"/>
        <w:sz w:val="20"/>
      </w:rPr>
    </w:pPr>
    <w:r w:rsidRPr="00F71BDB">
      <w:rPr>
        <w:rFonts w:ascii="Palatino Linotype" w:eastAsia="Cambria" w:hAnsi="Palatino Linotype" w:cs="Cambria"/>
        <w:sz w:val="20"/>
      </w:rPr>
      <w:t>Open Access:</w:t>
    </w:r>
    <w:r w:rsidRPr="00F71BDB">
      <w:rPr>
        <w:rFonts w:ascii="Palatino Linotype" w:hAnsi="Palatino Linotype"/>
        <w:sz w:val="20"/>
      </w:rPr>
      <w:t xml:space="preserve"> </w:t>
    </w:r>
    <w:hyperlink r:id="rId1" w:history="1">
      <w:r w:rsidRPr="00F71BDB">
        <w:rPr>
          <w:rStyle w:val="Hyperlink"/>
          <w:rFonts w:ascii="Palatino Linotype" w:hAnsi="Palatino Linotype"/>
          <w:sz w:val="20"/>
        </w:rPr>
        <w:t>https://jurnal.umt.ac.id/index.php/ceria/index</w:t>
      </w:r>
    </w:hyperlink>
    <w:r w:rsidRPr="00F71BDB">
      <w:rPr>
        <w:rFonts w:ascii="Palatino Linotype" w:hAnsi="Palatino Linotype"/>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63269"/>
    <w:multiLevelType w:val="hybridMultilevel"/>
    <w:tmpl w:val="A00C9216"/>
    <w:lvl w:ilvl="0" w:tplc="12D03810">
      <w:start w:val="1"/>
      <w:numFmt w:val="decimal"/>
      <w:lvlText w:val="%1."/>
      <w:lvlJc w:val="left"/>
      <w:pPr>
        <w:ind w:left="720" w:hanging="360"/>
      </w:pPr>
      <w:rPr>
        <w:rFonts w:ascii="Times New Roman" w:eastAsia="PMingLiU" w:hAnsi="Times New Roman" w:cs="Times New Roman" w:hint="default"/>
        <w:sz w:val="24"/>
      </w:rPr>
    </w:lvl>
    <w:lvl w:ilvl="1" w:tplc="3A264882" w:tentative="1">
      <w:start w:val="1"/>
      <w:numFmt w:val="lowerLetter"/>
      <w:lvlText w:val="%2."/>
      <w:lvlJc w:val="left"/>
      <w:pPr>
        <w:ind w:left="1440" w:hanging="360"/>
      </w:pPr>
    </w:lvl>
    <w:lvl w:ilvl="2" w:tplc="3AE493DA" w:tentative="1">
      <w:start w:val="1"/>
      <w:numFmt w:val="lowerRoman"/>
      <w:lvlText w:val="%3."/>
      <w:lvlJc w:val="right"/>
      <w:pPr>
        <w:ind w:left="2160" w:hanging="180"/>
      </w:pPr>
    </w:lvl>
    <w:lvl w:ilvl="3" w:tplc="BCB8937E" w:tentative="1">
      <w:start w:val="1"/>
      <w:numFmt w:val="decimal"/>
      <w:lvlText w:val="%4."/>
      <w:lvlJc w:val="left"/>
      <w:pPr>
        <w:ind w:left="2880" w:hanging="360"/>
      </w:pPr>
    </w:lvl>
    <w:lvl w:ilvl="4" w:tplc="AD94BAAE" w:tentative="1">
      <w:start w:val="1"/>
      <w:numFmt w:val="lowerLetter"/>
      <w:lvlText w:val="%5."/>
      <w:lvlJc w:val="left"/>
      <w:pPr>
        <w:ind w:left="3600" w:hanging="360"/>
      </w:pPr>
    </w:lvl>
    <w:lvl w:ilvl="5" w:tplc="341ECDAA" w:tentative="1">
      <w:start w:val="1"/>
      <w:numFmt w:val="lowerRoman"/>
      <w:lvlText w:val="%6."/>
      <w:lvlJc w:val="right"/>
      <w:pPr>
        <w:ind w:left="4320" w:hanging="180"/>
      </w:pPr>
    </w:lvl>
    <w:lvl w:ilvl="6" w:tplc="822E9B50" w:tentative="1">
      <w:start w:val="1"/>
      <w:numFmt w:val="decimal"/>
      <w:lvlText w:val="%7."/>
      <w:lvlJc w:val="left"/>
      <w:pPr>
        <w:ind w:left="5040" w:hanging="360"/>
      </w:pPr>
    </w:lvl>
    <w:lvl w:ilvl="7" w:tplc="FCB42C9C" w:tentative="1">
      <w:start w:val="1"/>
      <w:numFmt w:val="lowerLetter"/>
      <w:lvlText w:val="%8."/>
      <w:lvlJc w:val="left"/>
      <w:pPr>
        <w:ind w:left="5760" w:hanging="360"/>
      </w:pPr>
    </w:lvl>
    <w:lvl w:ilvl="8" w:tplc="B5CE1A20" w:tentative="1">
      <w:start w:val="1"/>
      <w:numFmt w:val="lowerRoman"/>
      <w:lvlText w:val="%9."/>
      <w:lvlJc w:val="right"/>
      <w:pPr>
        <w:ind w:left="6480" w:hanging="180"/>
      </w:pPr>
    </w:lvl>
  </w:abstractNum>
  <w:abstractNum w:abstractNumId="1" w15:restartNumberingAfterBreak="0">
    <w:nsid w:val="05D73F91"/>
    <w:multiLevelType w:val="hybridMultilevel"/>
    <w:tmpl w:val="6A189AF2"/>
    <w:lvl w:ilvl="0" w:tplc="7DF81F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99B39A2"/>
    <w:multiLevelType w:val="hybridMultilevel"/>
    <w:tmpl w:val="8DB02B56"/>
    <w:lvl w:ilvl="0" w:tplc="DEB8D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B7CC4"/>
    <w:multiLevelType w:val="hybridMultilevel"/>
    <w:tmpl w:val="F27E8D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56731"/>
    <w:multiLevelType w:val="hybridMultilevel"/>
    <w:tmpl w:val="EBCEEFDE"/>
    <w:lvl w:ilvl="0" w:tplc="E7B807E8">
      <w:start w:val="1"/>
      <w:numFmt w:val="lowerRoman"/>
      <w:lvlText w:val="%1)"/>
      <w:lvlJc w:val="left"/>
      <w:pPr>
        <w:ind w:left="1080" w:hanging="720"/>
      </w:pPr>
      <w:rPr>
        <w:rFonts w:ascii="Times New Roman" w:eastAsia="+mn-e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104BD"/>
    <w:multiLevelType w:val="hybridMultilevel"/>
    <w:tmpl w:val="1C4CF63A"/>
    <w:lvl w:ilvl="0" w:tplc="CA06EFBE">
      <w:start w:val="1"/>
      <w:numFmt w:val="decimal"/>
      <w:lvlText w:val="(%1)"/>
      <w:lvlJc w:val="left"/>
      <w:pPr>
        <w:ind w:left="1290" w:hanging="81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0DEE1938"/>
    <w:multiLevelType w:val="hybridMultilevel"/>
    <w:tmpl w:val="3F169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00253D"/>
    <w:multiLevelType w:val="hybridMultilevel"/>
    <w:tmpl w:val="9800A520"/>
    <w:lvl w:ilvl="0" w:tplc="C7800A3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8" w15:restartNumberingAfterBreak="0">
    <w:nsid w:val="133C113B"/>
    <w:multiLevelType w:val="hybridMultilevel"/>
    <w:tmpl w:val="59D25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40119"/>
    <w:multiLevelType w:val="multilevel"/>
    <w:tmpl w:val="94F4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D831AF"/>
    <w:multiLevelType w:val="hybridMultilevel"/>
    <w:tmpl w:val="380ED4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FD7AAC"/>
    <w:multiLevelType w:val="hybridMultilevel"/>
    <w:tmpl w:val="B3822418"/>
    <w:lvl w:ilvl="0" w:tplc="3D8C7E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FF4AE1"/>
    <w:multiLevelType w:val="hybridMultilevel"/>
    <w:tmpl w:val="0980F1B8"/>
    <w:lvl w:ilvl="0" w:tplc="04090011">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E872FFE"/>
    <w:multiLevelType w:val="hybridMultilevel"/>
    <w:tmpl w:val="8C44B6A2"/>
    <w:lvl w:ilvl="0" w:tplc="2980814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21352E8"/>
    <w:multiLevelType w:val="hybridMultilevel"/>
    <w:tmpl w:val="890887F0"/>
    <w:lvl w:ilvl="0" w:tplc="7BA49F1C">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5" w15:restartNumberingAfterBreak="0">
    <w:nsid w:val="32227CD0"/>
    <w:multiLevelType w:val="hybridMultilevel"/>
    <w:tmpl w:val="D4B6D65C"/>
    <w:lvl w:ilvl="0" w:tplc="04090001">
      <w:start w:val="1"/>
      <w:numFmt w:val="decimal"/>
      <w:lvlText w:val="%1."/>
      <w:lvlJc w:val="left"/>
      <w:pPr>
        <w:tabs>
          <w:tab w:val="num" w:pos="480"/>
        </w:tabs>
        <w:ind w:left="480" w:hanging="480"/>
      </w:pPr>
      <w:rPr>
        <w:color w:val="000000"/>
      </w:rPr>
    </w:lvl>
    <w:lvl w:ilvl="1" w:tplc="04090003">
      <w:start w:val="1"/>
      <w:numFmt w:val="ideographTraditional"/>
      <w:lvlText w:val="%2、"/>
      <w:lvlJc w:val="left"/>
      <w:pPr>
        <w:tabs>
          <w:tab w:val="num" w:pos="960"/>
        </w:tabs>
        <w:ind w:left="960" w:hanging="480"/>
      </w:pPr>
    </w:lvl>
    <w:lvl w:ilvl="2" w:tplc="04090005">
      <w:start w:val="1"/>
      <w:numFmt w:val="lowerRoman"/>
      <w:lvlText w:val="%3."/>
      <w:lvlJc w:val="right"/>
      <w:pPr>
        <w:tabs>
          <w:tab w:val="num" w:pos="1440"/>
        </w:tabs>
        <w:ind w:left="1440" w:hanging="480"/>
      </w:pPr>
    </w:lvl>
    <w:lvl w:ilvl="3" w:tplc="04090001">
      <w:start w:val="1"/>
      <w:numFmt w:val="decimal"/>
      <w:lvlText w:val="%4."/>
      <w:lvlJc w:val="left"/>
      <w:pPr>
        <w:tabs>
          <w:tab w:val="num" w:pos="1920"/>
        </w:tabs>
        <w:ind w:left="1920" w:hanging="480"/>
      </w:pPr>
    </w:lvl>
    <w:lvl w:ilvl="4" w:tplc="04090003">
      <w:start w:val="1"/>
      <w:numFmt w:val="ideographTraditional"/>
      <w:lvlText w:val="%5、"/>
      <w:lvlJc w:val="left"/>
      <w:pPr>
        <w:tabs>
          <w:tab w:val="num" w:pos="2400"/>
        </w:tabs>
        <w:ind w:left="2400" w:hanging="480"/>
      </w:pPr>
    </w:lvl>
    <w:lvl w:ilvl="5" w:tplc="04090005">
      <w:start w:val="1"/>
      <w:numFmt w:val="lowerRoman"/>
      <w:lvlText w:val="%6."/>
      <w:lvlJc w:val="right"/>
      <w:pPr>
        <w:tabs>
          <w:tab w:val="num" w:pos="2880"/>
        </w:tabs>
        <w:ind w:left="2880" w:hanging="480"/>
      </w:pPr>
    </w:lvl>
    <w:lvl w:ilvl="6" w:tplc="04090001">
      <w:start w:val="1"/>
      <w:numFmt w:val="decimal"/>
      <w:lvlText w:val="%7."/>
      <w:lvlJc w:val="left"/>
      <w:pPr>
        <w:tabs>
          <w:tab w:val="num" w:pos="3360"/>
        </w:tabs>
        <w:ind w:left="3360" w:hanging="480"/>
      </w:pPr>
    </w:lvl>
    <w:lvl w:ilvl="7" w:tplc="04090003">
      <w:start w:val="1"/>
      <w:numFmt w:val="ideographTraditional"/>
      <w:lvlText w:val="%8、"/>
      <w:lvlJc w:val="left"/>
      <w:pPr>
        <w:tabs>
          <w:tab w:val="num" w:pos="3840"/>
        </w:tabs>
        <w:ind w:left="3840" w:hanging="480"/>
      </w:pPr>
    </w:lvl>
    <w:lvl w:ilvl="8" w:tplc="04090005">
      <w:start w:val="1"/>
      <w:numFmt w:val="lowerRoman"/>
      <w:lvlText w:val="%9."/>
      <w:lvlJc w:val="right"/>
      <w:pPr>
        <w:tabs>
          <w:tab w:val="num" w:pos="4320"/>
        </w:tabs>
        <w:ind w:left="4320" w:hanging="480"/>
      </w:pPr>
    </w:lvl>
  </w:abstractNum>
  <w:abstractNum w:abstractNumId="16" w15:restartNumberingAfterBreak="0">
    <w:nsid w:val="3ADD5FC4"/>
    <w:multiLevelType w:val="hybridMultilevel"/>
    <w:tmpl w:val="47CCC796"/>
    <w:lvl w:ilvl="0" w:tplc="470642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436529"/>
    <w:multiLevelType w:val="hybridMultilevel"/>
    <w:tmpl w:val="9D74FF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9A2782"/>
    <w:multiLevelType w:val="hybridMultilevel"/>
    <w:tmpl w:val="FEBC1FBE"/>
    <w:lvl w:ilvl="0" w:tplc="58A8A5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9" w15:restartNumberingAfterBreak="0">
    <w:nsid w:val="4798491B"/>
    <w:multiLevelType w:val="hybridMultilevel"/>
    <w:tmpl w:val="090EDC9E"/>
    <w:lvl w:ilvl="0" w:tplc="99829628">
      <w:start w:val="1"/>
      <w:numFmt w:val="lowerLetter"/>
      <w:lvlText w:val="%1."/>
      <w:lvlJc w:val="left"/>
      <w:pPr>
        <w:ind w:left="570" w:hanging="45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0" w15:restartNumberingAfterBreak="0">
    <w:nsid w:val="4E1C3E78"/>
    <w:multiLevelType w:val="hybridMultilevel"/>
    <w:tmpl w:val="5486F80A"/>
    <w:lvl w:ilvl="0" w:tplc="E7B80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ED21463"/>
    <w:multiLevelType w:val="hybridMultilevel"/>
    <w:tmpl w:val="A442E46C"/>
    <w:lvl w:ilvl="0" w:tplc="F022F0AA">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846FF4"/>
    <w:multiLevelType w:val="hybridMultilevel"/>
    <w:tmpl w:val="BCDE1ACE"/>
    <w:lvl w:ilvl="0" w:tplc="C29C894C">
      <w:start w:val="1"/>
      <w:numFmt w:val="decimal"/>
      <w:lvlText w:val="%1."/>
      <w:lvlJc w:val="left"/>
      <w:pPr>
        <w:ind w:left="480" w:hanging="480"/>
      </w:pPr>
    </w:lvl>
    <w:lvl w:ilvl="1" w:tplc="04090019">
      <w:start w:val="1"/>
      <w:numFmt w:val="decimal"/>
      <w:lvlText w:val="（%2）"/>
      <w:lvlJc w:val="center"/>
      <w:pPr>
        <w:ind w:left="960" w:hanging="480"/>
      </w:pPr>
      <w:rPr>
        <w:rFonts w:hint="eastAsia"/>
        <w:b w:val="0"/>
        <w:color w:val="000000"/>
        <w:lang w:val="en-US"/>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22B0B12"/>
    <w:multiLevelType w:val="hybridMultilevel"/>
    <w:tmpl w:val="E6364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5F6EF9"/>
    <w:multiLevelType w:val="hybridMultilevel"/>
    <w:tmpl w:val="3F68FF7E"/>
    <w:lvl w:ilvl="0" w:tplc="0409000F">
      <w:start w:val="1"/>
      <w:numFmt w:val="bullet"/>
      <w:lvlText w:val=""/>
      <w:lvlJc w:val="left"/>
      <w:pPr>
        <w:ind w:left="840" w:hanging="420"/>
      </w:pPr>
      <w:rPr>
        <w:rFonts w:ascii="Wingdings" w:hAnsi="Wingdings" w:hint="default"/>
      </w:rPr>
    </w:lvl>
    <w:lvl w:ilvl="1" w:tplc="18F60A5A" w:tentative="1">
      <w:start w:val="1"/>
      <w:numFmt w:val="bullet"/>
      <w:lvlText w:val=""/>
      <w:lvlJc w:val="left"/>
      <w:pPr>
        <w:ind w:left="1260" w:hanging="420"/>
      </w:pPr>
      <w:rPr>
        <w:rFonts w:ascii="Wingdings" w:hAnsi="Wingdings" w:hint="default"/>
      </w:rPr>
    </w:lvl>
    <w:lvl w:ilvl="2" w:tplc="0409001B" w:tentative="1">
      <w:start w:val="1"/>
      <w:numFmt w:val="bullet"/>
      <w:lvlText w:val=""/>
      <w:lvlJc w:val="left"/>
      <w:pPr>
        <w:ind w:left="1680" w:hanging="420"/>
      </w:pPr>
      <w:rPr>
        <w:rFonts w:ascii="Wingdings" w:hAnsi="Wingdings" w:hint="default"/>
      </w:rPr>
    </w:lvl>
    <w:lvl w:ilvl="3" w:tplc="0409000F" w:tentative="1">
      <w:start w:val="1"/>
      <w:numFmt w:val="bullet"/>
      <w:lvlText w:val=""/>
      <w:lvlJc w:val="left"/>
      <w:pPr>
        <w:ind w:left="2100" w:hanging="420"/>
      </w:pPr>
      <w:rPr>
        <w:rFonts w:ascii="Wingdings" w:hAnsi="Wingdings" w:hint="default"/>
      </w:rPr>
    </w:lvl>
    <w:lvl w:ilvl="4" w:tplc="04090019" w:tentative="1">
      <w:start w:val="1"/>
      <w:numFmt w:val="bullet"/>
      <w:lvlText w:val=""/>
      <w:lvlJc w:val="left"/>
      <w:pPr>
        <w:ind w:left="2520" w:hanging="420"/>
      </w:pPr>
      <w:rPr>
        <w:rFonts w:ascii="Wingdings" w:hAnsi="Wingdings" w:hint="default"/>
      </w:rPr>
    </w:lvl>
    <w:lvl w:ilvl="5" w:tplc="0409001B" w:tentative="1">
      <w:start w:val="1"/>
      <w:numFmt w:val="bullet"/>
      <w:lvlText w:val=""/>
      <w:lvlJc w:val="left"/>
      <w:pPr>
        <w:ind w:left="2940" w:hanging="420"/>
      </w:pPr>
      <w:rPr>
        <w:rFonts w:ascii="Wingdings" w:hAnsi="Wingdings" w:hint="default"/>
      </w:rPr>
    </w:lvl>
    <w:lvl w:ilvl="6" w:tplc="0409000F" w:tentative="1">
      <w:start w:val="1"/>
      <w:numFmt w:val="bullet"/>
      <w:lvlText w:val=""/>
      <w:lvlJc w:val="left"/>
      <w:pPr>
        <w:ind w:left="3360" w:hanging="420"/>
      </w:pPr>
      <w:rPr>
        <w:rFonts w:ascii="Wingdings" w:hAnsi="Wingdings" w:hint="default"/>
      </w:rPr>
    </w:lvl>
    <w:lvl w:ilvl="7" w:tplc="04090019" w:tentative="1">
      <w:start w:val="1"/>
      <w:numFmt w:val="bullet"/>
      <w:lvlText w:val=""/>
      <w:lvlJc w:val="left"/>
      <w:pPr>
        <w:ind w:left="3780" w:hanging="420"/>
      </w:pPr>
      <w:rPr>
        <w:rFonts w:ascii="Wingdings" w:hAnsi="Wingdings" w:hint="default"/>
      </w:rPr>
    </w:lvl>
    <w:lvl w:ilvl="8" w:tplc="0409001B" w:tentative="1">
      <w:start w:val="1"/>
      <w:numFmt w:val="bullet"/>
      <w:lvlText w:val=""/>
      <w:lvlJc w:val="left"/>
      <w:pPr>
        <w:ind w:left="4200" w:hanging="420"/>
      </w:pPr>
      <w:rPr>
        <w:rFonts w:ascii="Wingdings" w:hAnsi="Wingdings" w:hint="default"/>
      </w:rPr>
    </w:lvl>
  </w:abstractNum>
  <w:abstractNum w:abstractNumId="25" w15:restartNumberingAfterBreak="0">
    <w:nsid w:val="5B78512F"/>
    <w:multiLevelType w:val="hybridMultilevel"/>
    <w:tmpl w:val="73969A50"/>
    <w:lvl w:ilvl="0" w:tplc="A15011BA">
      <w:start w:val="1"/>
      <w:numFmt w:val="decimal"/>
      <w:lvlText w:val="%1."/>
      <w:lvlJc w:val="left"/>
      <w:pPr>
        <w:ind w:left="360" w:hanging="360"/>
      </w:pPr>
      <w:rPr>
        <w:rFonts w:hint="default"/>
        <w:sz w:val="18"/>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26" w15:restartNumberingAfterBreak="0">
    <w:nsid w:val="5CAA3532"/>
    <w:multiLevelType w:val="hybridMultilevel"/>
    <w:tmpl w:val="86F020AC"/>
    <w:lvl w:ilvl="0" w:tplc="9918BE7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15:restartNumberingAfterBreak="0">
    <w:nsid w:val="5F4D6537"/>
    <w:multiLevelType w:val="hybridMultilevel"/>
    <w:tmpl w:val="4418AB4A"/>
    <w:lvl w:ilvl="0" w:tplc="578877DA">
      <w:start w:val="1"/>
      <w:numFmt w:val="taiwaneseCountingThousand"/>
      <w:pStyle w:val="IMEC-20505"/>
      <w:lvlText w:val="%1、"/>
      <w:lvlJc w:val="left"/>
      <w:pPr>
        <w:tabs>
          <w:tab w:val="num" w:pos="573"/>
        </w:tabs>
        <w:ind w:left="480" w:hanging="480"/>
      </w:pPr>
      <w:rPr>
        <w:rFonts w:hint="eastAsia"/>
        <w:sz w:val="26"/>
        <w:szCs w:val="26"/>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60266C7C"/>
    <w:multiLevelType w:val="multilevel"/>
    <w:tmpl w:val="A300C6F2"/>
    <w:lvl w:ilvl="0">
      <w:start w:val="1"/>
      <w:numFmt w:val="lowerLetter"/>
      <w:pStyle w:val="Style3"/>
      <w:lvlText w:val="%1."/>
      <w:lvlJc w:val="left"/>
      <w:pPr>
        <w:tabs>
          <w:tab w:val="num" w:pos="567"/>
        </w:tabs>
        <w:ind w:left="567" w:hanging="567"/>
      </w:pPr>
      <w:rPr>
        <w:rFonts w:hint="default"/>
      </w:rPr>
    </w:lvl>
    <w:lvl w:ilvl="1">
      <w:start w:val="1"/>
      <w:numFmt w:val="decimal"/>
      <w:lvlText w:val="(%2)"/>
      <w:lvlJc w:val="left"/>
      <w:pPr>
        <w:tabs>
          <w:tab w:val="num" w:pos="1134"/>
        </w:tabs>
        <w:ind w:left="1134" w:hanging="567"/>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9" w15:restartNumberingAfterBreak="0">
    <w:nsid w:val="65640768"/>
    <w:multiLevelType w:val="hybridMultilevel"/>
    <w:tmpl w:val="EBCEEFDE"/>
    <w:lvl w:ilvl="0" w:tplc="7D302DAA">
      <w:start w:val="1"/>
      <w:numFmt w:val="lowerRoman"/>
      <w:lvlText w:val="%1)"/>
      <w:lvlJc w:val="left"/>
      <w:pPr>
        <w:ind w:left="1080" w:hanging="720"/>
      </w:pPr>
      <w:rPr>
        <w:rFonts w:ascii="Times New Roman" w:eastAsia="+mn-ea" w:hAnsi="Times New Roman" w:cs="Times New Roman"/>
      </w:rPr>
    </w:lvl>
    <w:lvl w:ilvl="1" w:tplc="4BCAE04E" w:tentative="1">
      <w:start w:val="1"/>
      <w:numFmt w:val="lowerLetter"/>
      <w:lvlText w:val="%2."/>
      <w:lvlJc w:val="left"/>
      <w:pPr>
        <w:ind w:left="1440" w:hanging="360"/>
      </w:pPr>
    </w:lvl>
    <w:lvl w:ilvl="2" w:tplc="95D81802" w:tentative="1">
      <w:start w:val="1"/>
      <w:numFmt w:val="lowerRoman"/>
      <w:lvlText w:val="%3."/>
      <w:lvlJc w:val="right"/>
      <w:pPr>
        <w:ind w:left="2160" w:hanging="180"/>
      </w:pPr>
    </w:lvl>
    <w:lvl w:ilvl="3" w:tplc="8820A9A0" w:tentative="1">
      <w:start w:val="1"/>
      <w:numFmt w:val="decimal"/>
      <w:lvlText w:val="%4."/>
      <w:lvlJc w:val="left"/>
      <w:pPr>
        <w:ind w:left="2880" w:hanging="360"/>
      </w:pPr>
    </w:lvl>
    <w:lvl w:ilvl="4" w:tplc="F9282BFC" w:tentative="1">
      <w:start w:val="1"/>
      <w:numFmt w:val="lowerLetter"/>
      <w:lvlText w:val="%5."/>
      <w:lvlJc w:val="left"/>
      <w:pPr>
        <w:ind w:left="3600" w:hanging="360"/>
      </w:pPr>
    </w:lvl>
    <w:lvl w:ilvl="5" w:tplc="B374DAF2" w:tentative="1">
      <w:start w:val="1"/>
      <w:numFmt w:val="lowerRoman"/>
      <w:lvlText w:val="%6."/>
      <w:lvlJc w:val="right"/>
      <w:pPr>
        <w:ind w:left="4320" w:hanging="180"/>
      </w:pPr>
    </w:lvl>
    <w:lvl w:ilvl="6" w:tplc="EF82DD92" w:tentative="1">
      <w:start w:val="1"/>
      <w:numFmt w:val="decimal"/>
      <w:lvlText w:val="%7."/>
      <w:lvlJc w:val="left"/>
      <w:pPr>
        <w:ind w:left="5040" w:hanging="360"/>
      </w:pPr>
    </w:lvl>
    <w:lvl w:ilvl="7" w:tplc="AB78CD48" w:tentative="1">
      <w:start w:val="1"/>
      <w:numFmt w:val="lowerLetter"/>
      <w:lvlText w:val="%8."/>
      <w:lvlJc w:val="left"/>
      <w:pPr>
        <w:ind w:left="5760" w:hanging="360"/>
      </w:pPr>
    </w:lvl>
    <w:lvl w:ilvl="8" w:tplc="C7047406" w:tentative="1">
      <w:start w:val="1"/>
      <w:numFmt w:val="lowerRoman"/>
      <w:lvlText w:val="%9."/>
      <w:lvlJc w:val="right"/>
      <w:pPr>
        <w:ind w:left="6480" w:hanging="180"/>
      </w:pPr>
    </w:lvl>
  </w:abstractNum>
  <w:abstractNum w:abstractNumId="30"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941124B"/>
    <w:multiLevelType w:val="hybridMultilevel"/>
    <w:tmpl w:val="FE7A5810"/>
    <w:lvl w:ilvl="0" w:tplc="CA06EFBE">
      <w:start w:val="1"/>
      <w:numFmt w:val="decimal"/>
      <w:pStyle w:val="a"/>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7B13488B"/>
    <w:multiLevelType w:val="hybridMultilevel"/>
    <w:tmpl w:val="9D34443E"/>
    <w:lvl w:ilvl="0" w:tplc="88C46D4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3" w15:restartNumberingAfterBreak="0">
    <w:nsid w:val="7C022F63"/>
    <w:multiLevelType w:val="hybridMultilevel"/>
    <w:tmpl w:val="D11824F0"/>
    <w:lvl w:ilvl="0" w:tplc="B07060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D42D67"/>
    <w:multiLevelType w:val="hybridMultilevel"/>
    <w:tmpl w:val="6EFE7B48"/>
    <w:lvl w:ilvl="0" w:tplc="0409000F">
      <w:start w:val="1"/>
      <w:numFmt w:val="ideographLegalTraditional"/>
      <w:pStyle w:val="IMEC-10505"/>
      <w:lvlText w:val="%1、"/>
      <w:lvlJc w:val="left"/>
      <w:pPr>
        <w:tabs>
          <w:tab w:val="num" w:pos="480"/>
        </w:tabs>
        <w:ind w:left="480" w:hanging="480"/>
      </w:pPr>
      <w:rPr>
        <w:rFonts w:ascii="PMingLiU" w:eastAsia="PMingLiU"/>
        <w:sz w:val="28"/>
        <w:szCs w:val="28"/>
        <w:lang w:val="en-US"/>
      </w:rPr>
    </w:lvl>
    <w:lvl w:ilvl="1" w:tplc="04090019">
      <w:start w:val="1"/>
      <w:numFmt w:val="taiwaneseCountingThousand"/>
      <w:lvlText w:val="%2、"/>
      <w:lvlJc w:val="left"/>
      <w:pPr>
        <w:tabs>
          <w:tab w:val="num" w:pos="1200"/>
        </w:tabs>
        <w:ind w:left="1200" w:hanging="720"/>
      </w:pPr>
      <w:rPr>
        <w:rFont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5" w15:restartNumberingAfterBreak="0">
    <w:nsid w:val="7FA77FBF"/>
    <w:multiLevelType w:val="hybridMultilevel"/>
    <w:tmpl w:val="9DD4373A"/>
    <w:lvl w:ilvl="0" w:tplc="6248C7D8">
      <w:start w:val="1"/>
      <w:numFmt w:val="upperLetter"/>
      <w:lvlText w:val="%1."/>
      <w:lvlJc w:val="left"/>
      <w:pPr>
        <w:ind w:left="540" w:hanging="360"/>
      </w:pPr>
      <w:rPr>
        <w:rFonts w:hint="default"/>
      </w:rPr>
    </w:lvl>
    <w:lvl w:ilvl="1" w:tplc="0CA47610"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num w:numId="1">
    <w:abstractNumId w:val="28"/>
  </w:num>
  <w:num w:numId="2">
    <w:abstractNumId w:val="34"/>
  </w:num>
  <w:num w:numId="3">
    <w:abstractNumId w:val="27"/>
  </w:num>
  <w:num w:numId="4">
    <w:abstractNumId w:val="31"/>
  </w:num>
  <w:num w:numId="5">
    <w:abstractNumId w:val="0"/>
  </w:num>
  <w:num w:numId="6">
    <w:abstractNumId w:val="20"/>
  </w:num>
  <w:num w:numId="7">
    <w:abstractNumId w:val="12"/>
  </w:num>
  <w:num w:numId="8">
    <w:abstractNumId w:val="3"/>
  </w:num>
  <w:num w:numId="9">
    <w:abstractNumId w:val="33"/>
  </w:num>
  <w:num w:numId="10">
    <w:abstractNumId w:val="19"/>
  </w:num>
  <w:num w:numId="11">
    <w:abstractNumId w:val="7"/>
  </w:num>
  <w:num w:numId="12">
    <w:abstractNumId w:val="2"/>
  </w:num>
  <w:num w:numId="13">
    <w:abstractNumId w:val="1"/>
  </w:num>
  <w:num w:numId="14">
    <w:abstractNumId w:val="32"/>
  </w:num>
  <w:num w:numId="15">
    <w:abstractNumId w:val="18"/>
  </w:num>
  <w:num w:numId="16">
    <w:abstractNumId w:val="5"/>
  </w:num>
  <w:num w:numId="17">
    <w:abstractNumId w:val="26"/>
  </w:num>
  <w:num w:numId="18">
    <w:abstractNumId w:val="13"/>
  </w:num>
  <w:num w:numId="19">
    <w:abstractNumId w:val="25"/>
  </w:num>
  <w:num w:numId="20">
    <w:abstractNumId w:val="11"/>
  </w:num>
  <w:num w:numId="21">
    <w:abstractNumId w:val="21"/>
  </w:num>
  <w:num w:numId="22">
    <w:abstractNumId w:val="35"/>
  </w:num>
  <w:num w:numId="23">
    <w:abstractNumId w:val="29"/>
  </w:num>
  <w:num w:numId="24">
    <w:abstractNumId w:val="16"/>
  </w:num>
  <w:num w:numId="25">
    <w:abstractNumId w:val="4"/>
  </w:num>
  <w:num w:numId="26">
    <w:abstractNumId w:val="14"/>
  </w:num>
  <w:num w:numId="27">
    <w:abstractNumId w:val="24"/>
  </w:num>
  <w:num w:numId="28">
    <w:abstractNumId w:val="22"/>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num>
  <w:num w:numId="31">
    <w:abstractNumId w:val="9"/>
  </w:num>
  <w:num w:numId="32">
    <w:abstractNumId w:val="8"/>
  </w:num>
  <w:num w:numId="33">
    <w:abstractNumId w:val="23"/>
  </w:num>
  <w:num w:numId="34">
    <w:abstractNumId w:val="6"/>
  </w:num>
  <w:num w:numId="35">
    <w:abstractNumId w:val="10"/>
  </w:num>
  <w:num w:numId="36">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4"/>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v:textbox inset="0,2mm,0,0"/>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90"/>
    <w:rsid w:val="00000C4A"/>
    <w:rsid w:val="00001345"/>
    <w:rsid w:val="00001FB0"/>
    <w:rsid w:val="0000210A"/>
    <w:rsid w:val="00002458"/>
    <w:rsid w:val="00002D20"/>
    <w:rsid w:val="00002DE2"/>
    <w:rsid w:val="00004924"/>
    <w:rsid w:val="00005E89"/>
    <w:rsid w:val="00006149"/>
    <w:rsid w:val="000068A7"/>
    <w:rsid w:val="00006970"/>
    <w:rsid w:val="00006BF1"/>
    <w:rsid w:val="000103F1"/>
    <w:rsid w:val="000113E0"/>
    <w:rsid w:val="00013932"/>
    <w:rsid w:val="000140CC"/>
    <w:rsid w:val="00016F95"/>
    <w:rsid w:val="00017C55"/>
    <w:rsid w:val="0002026C"/>
    <w:rsid w:val="000207D0"/>
    <w:rsid w:val="00020964"/>
    <w:rsid w:val="000223B1"/>
    <w:rsid w:val="000223E1"/>
    <w:rsid w:val="000232E3"/>
    <w:rsid w:val="00023ECF"/>
    <w:rsid w:val="00027473"/>
    <w:rsid w:val="000303E9"/>
    <w:rsid w:val="0003099B"/>
    <w:rsid w:val="00030BAA"/>
    <w:rsid w:val="00031AD5"/>
    <w:rsid w:val="00031D40"/>
    <w:rsid w:val="0003204B"/>
    <w:rsid w:val="00033EED"/>
    <w:rsid w:val="000349B1"/>
    <w:rsid w:val="00035AAF"/>
    <w:rsid w:val="000367C1"/>
    <w:rsid w:val="00036FE3"/>
    <w:rsid w:val="0004038E"/>
    <w:rsid w:val="0004063C"/>
    <w:rsid w:val="000412A6"/>
    <w:rsid w:val="00041D98"/>
    <w:rsid w:val="0004222A"/>
    <w:rsid w:val="0004312F"/>
    <w:rsid w:val="00044026"/>
    <w:rsid w:val="00044724"/>
    <w:rsid w:val="00045263"/>
    <w:rsid w:val="000468AC"/>
    <w:rsid w:val="00046B27"/>
    <w:rsid w:val="000478E1"/>
    <w:rsid w:val="00047EF7"/>
    <w:rsid w:val="000502B5"/>
    <w:rsid w:val="000513DD"/>
    <w:rsid w:val="00051769"/>
    <w:rsid w:val="00052A81"/>
    <w:rsid w:val="00052E26"/>
    <w:rsid w:val="000535FB"/>
    <w:rsid w:val="00053BFE"/>
    <w:rsid w:val="0005582B"/>
    <w:rsid w:val="00055E32"/>
    <w:rsid w:val="0006006A"/>
    <w:rsid w:val="00060C04"/>
    <w:rsid w:val="00061715"/>
    <w:rsid w:val="000625BA"/>
    <w:rsid w:val="0006362B"/>
    <w:rsid w:val="000640BB"/>
    <w:rsid w:val="00064723"/>
    <w:rsid w:val="00065418"/>
    <w:rsid w:val="00067516"/>
    <w:rsid w:val="000706B0"/>
    <w:rsid w:val="00071C77"/>
    <w:rsid w:val="000739A4"/>
    <w:rsid w:val="00075AB6"/>
    <w:rsid w:val="00075F58"/>
    <w:rsid w:val="00076ACB"/>
    <w:rsid w:val="00076EBF"/>
    <w:rsid w:val="00077BE3"/>
    <w:rsid w:val="00077EFC"/>
    <w:rsid w:val="00081057"/>
    <w:rsid w:val="00082332"/>
    <w:rsid w:val="000841B4"/>
    <w:rsid w:val="0008464B"/>
    <w:rsid w:val="00084698"/>
    <w:rsid w:val="00085294"/>
    <w:rsid w:val="000861BB"/>
    <w:rsid w:val="00090D0D"/>
    <w:rsid w:val="00090D73"/>
    <w:rsid w:val="00091DAD"/>
    <w:rsid w:val="00091EB0"/>
    <w:rsid w:val="00092578"/>
    <w:rsid w:val="00093911"/>
    <w:rsid w:val="00094CE7"/>
    <w:rsid w:val="00095429"/>
    <w:rsid w:val="000954DE"/>
    <w:rsid w:val="00095ABF"/>
    <w:rsid w:val="00096DCE"/>
    <w:rsid w:val="0009715F"/>
    <w:rsid w:val="0009716E"/>
    <w:rsid w:val="00097D27"/>
    <w:rsid w:val="000A09EF"/>
    <w:rsid w:val="000A0F9C"/>
    <w:rsid w:val="000A1483"/>
    <w:rsid w:val="000A1DCB"/>
    <w:rsid w:val="000A1F62"/>
    <w:rsid w:val="000A22C3"/>
    <w:rsid w:val="000A23AD"/>
    <w:rsid w:val="000A44CF"/>
    <w:rsid w:val="000A4595"/>
    <w:rsid w:val="000A4F14"/>
    <w:rsid w:val="000A5CE7"/>
    <w:rsid w:val="000A79F2"/>
    <w:rsid w:val="000B04B7"/>
    <w:rsid w:val="000B1A62"/>
    <w:rsid w:val="000B2083"/>
    <w:rsid w:val="000B23CD"/>
    <w:rsid w:val="000B4445"/>
    <w:rsid w:val="000B48EC"/>
    <w:rsid w:val="000B5448"/>
    <w:rsid w:val="000B56F8"/>
    <w:rsid w:val="000B570A"/>
    <w:rsid w:val="000B5D90"/>
    <w:rsid w:val="000B77CD"/>
    <w:rsid w:val="000C1828"/>
    <w:rsid w:val="000C1D0A"/>
    <w:rsid w:val="000C2018"/>
    <w:rsid w:val="000C36ED"/>
    <w:rsid w:val="000C3B81"/>
    <w:rsid w:val="000C42DA"/>
    <w:rsid w:val="000C4389"/>
    <w:rsid w:val="000C4DA7"/>
    <w:rsid w:val="000C6A42"/>
    <w:rsid w:val="000C7600"/>
    <w:rsid w:val="000D07C7"/>
    <w:rsid w:val="000D2297"/>
    <w:rsid w:val="000D30D4"/>
    <w:rsid w:val="000D40E2"/>
    <w:rsid w:val="000D56BC"/>
    <w:rsid w:val="000D6588"/>
    <w:rsid w:val="000E10E0"/>
    <w:rsid w:val="000E20BC"/>
    <w:rsid w:val="000E2949"/>
    <w:rsid w:val="000E2EB6"/>
    <w:rsid w:val="000E3D4B"/>
    <w:rsid w:val="000E43EA"/>
    <w:rsid w:val="000E4F30"/>
    <w:rsid w:val="000E5798"/>
    <w:rsid w:val="000E6441"/>
    <w:rsid w:val="000E729A"/>
    <w:rsid w:val="000F1CD6"/>
    <w:rsid w:val="000F3369"/>
    <w:rsid w:val="000F4AA9"/>
    <w:rsid w:val="000F53B3"/>
    <w:rsid w:val="000F53DC"/>
    <w:rsid w:val="000F78D9"/>
    <w:rsid w:val="00100D15"/>
    <w:rsid w:val="00103C38"/>
    <w:rsid w:val="0010509A"/>
    <w:rsid w:val="0010519E"/>
    <w:rsid w:val="001066BD"/>
    <w:rsid w:val="00107B66"/>
    <w:rsid w:val="001104FB"/>
    <w:rsid w:val="00110847"/>
    <w:rsid w:val="00111898"/>
    <w:rsid w:val="00111C71"/>
    <w:rsid w:val="00111F18"/>
    <w:rsid w:val="00112285"/>
    <w:rsid w:val="00112985"/>
    <w:rsid w:val="00113C0F"/>
    <w:rsid w:val="00113CED"/>
    <w:rsid w:val="0011424C"/>
    <w:rsid w:val="00114A95"/>
    <w:rsid w:val="00115144"/>
    <w:rsid w:val="00115784"/>
    <w:rsid w:val="00115938"/>
    <w:rsid w:val="00116448"/>
    <w:rsid w:val="00116584"/>
    <w:rsid w:val="001201F2"/>
    <w:rsid w:val="0012068B"/>
    <w:rsid w:val="00121518"/>
    <w:rsid w:val="00121EC7"/>
    <w:rsid w:val="00122F1B"/>
    <w:rsid w:val="001230B3"/>
    <w:rsid w:val="00124B2B"/>
    <w:rsid w:val="001259CC"/>
    <w:rsid w:val="00126979"/>
    <w:rsid w:val="00131839"/>
    <w:rsid w:val="00132DE0"/>
    <w:rsid w:val="00132FDE"/>
    <w:rsid w:val="00133878"/>
    <w:rsid w:val="001338DC"/>
    <w:rsid w:val="0013393A"/>
    <w:rsid w:val="00135DF7"/>
    <w:rsid w:val="0013640F"/>
    <w:rsid w:val="00136DF0"/>
    <w:rsid w:val="00136FFD"/>
    <w:rsid w:val="0013777D"/>
    <w:rsid w:val="00140864"/>
    <w:rsid w:val="001410B2"/>
    <w:rsid w:val="00141B13"/>
    <w:rsid w:val="00142725"/>
    <w:rsid w:val="00144AE0"/>
    <w:rsid w:val="0014720D"/>
    <w:rsid w:val="00150B03"/>
    <w:rsid w:val="00151D9E"/>
    <w:rsid w:val="00151F45"/>
    <w:rsid w:val="00152199"/>
    <w:rsid w:val="0015227F"/>
    <w:rsid w:val="001532D6"/>
    <w:rsid w:val="00153D2C"/>
    <w:rsid w:val="001547DC"/>
    <w:rsid w:val="00155137"/>
    <w:rsid w:val="0015552C"/>
    <w:rsid w:val="001561B3"/>
    <w:rsid w:val="00156506"/>
    <w:rsid w:val="001603B5"/>
    <w:rsid w:val="00160F1E"/>
    <w:rsid w:val="001610BF"/>
    <w:rsid w:val="00161155"/>
    <w:rsid w:val="00162158"/>
    <w:rsid w:val="00162507"/>
    <w:rsid w:val="00163574"/>
    <w:rsid w:val="00163D8E"/>
    <w:rsid w:val="00163DC9"/>
    <w:rsid w:val="00165B31"/>
    <w:rsid w:val="00166417"/>
    <w:rsid w:val="001667D7"/>
    <w:rsid w:val="00166C9C"/>
    <w:rsid w:val="00166D12"/>
    <w:rsid w:val="00167697"/>
    <w:rsid w:val="00167894"/>
    <w:rsid w:val="001700B0"/>
    <w:rsid w:val="001702CB"/>
    <w:rsid w:val="00171A61"/>
    <w:rsid w:val="001723B0"/>
    <w:rsid w:val="00172A8D"/>
    <w:rsid w:val="00174FFE"/>
    <w:rsid w:val="00176AEA"/>
    <w:rsid w:val="00176C66"/>
    <w:rsid w:val="00177A6A"/>
    <w:rsid w:val="00177BC8"/>
    <w:rsid w:val="00177DF0"/>
    <w:rsid w:val="001801F5"/>
    <w:rsid w:val="00180280"/>
    <w:rsid w:val="00181702"/>
    <w:rsid w:val="00183395"/>
    <w:rsid w:val="001834C6"/>
    <w:rsid w:val="0018439D"/>
    <w:rsid w:val="001843A9"/>
    <w:rsid w:val="00184B40"/>
    <w:rsid w:val="00184CC0"/>
    <w:rsid w:val="00185562"/>
    <w:rsid w:val="00185C48"/>
    <w:rsid w:val="00185C8C"/>
    <w:rsid w:val="0018638C"/>
    <w:rsid w:val="001875C7"/>
    <w:rsid w:val="00187A76"/>
    <w:rsid w:val="00190210"/>
    <w:rsid w:val="00193456"/>
    <w:rsid w:val="001940F1"/>
    <w:rsid w:val="00195F52"/>
    <w:rsid w:val="00196271"/>
    <w:rsid w:val="00196877"/>
    <w:rsid w:val="001A130C"/>
    <w:rsid w:val="001A2111"/>
    <w:rsid w:val="001A24DF"/>
    <w:rsid w:val="001A3AD9"/>
    <w:rsid w:val="001A52E5"/>
    <w:rsid w:val="001A56C0"/>
    <w:rsid w:val="001A69DE"/>
    <w:rsid w:val="001B0D73"/>
    <w:rsid w:val="001B0EA5"/>
    <w:rsid w:val="001B24AB"/>
    <w:rsid w:val="001B24AF"/>
    <w:rsid w:val="001B333D"/>
    <w:rsid w:val="001B358E"/>
    <w:rsid w:val="001B35F3"/>
    <w:rsid w:val="001B3637"/>
    <w:rsid w:val="001B416A"/>
    <w:rsid w:val="001B548B"/>
    <w:rsid w:val="001B6320"/>
    <w:rsid w:val="001B78A6"/>
    <w:rsid w:val="001B7D7B"/>
    <w:rsid w:val="001B7F34"/>
    <w:rsid w:val="001C02D7"/>
    <w:rsid w:val="001C0C3D"/>
    <w:rsid w:val="001C139F"/>
    <w:rsid w:val="001C3351"/>
    <w:rsid w:val="001C357B"/>
    <w:rsid w:val="001C42CB"/>
    <w:rsid w:val="001C4E23"/>
    <w:rsid w:val="001C5F33"/>
    <w:rsid w:val="001C666B"/>
    <w:rsid w:val="001D18AA"/>
    <w:rsid w:val="001D3134"/>
    <w:rsid w:val="001D4517"/>
    <w:rsid w:val="001D4796"/>
    <w:rsid w:val="001D4C5A"/>
    <w:rsid w:val="001D4F05"/>
    <w:rsid w:val="001D58AD"/>
    <w:rsid w:val="001D5D31"/>
    <w:rsid w:val="001D7910"/>
    <w:rsid w:val="001E1277"/>
    <w:rsid w:val="001E216A"/>
    <w:rsid w:val="001E3718"/>
    <w:rsid w:val="001E44B1"/>
    <w:rsid w:val="001E4716"/>
    <w:rsid w:val="001E476D"/>
    <w:rsid w:val="001E7054"/>
    <w:rsid w:val="001E70C2"/>
    <w:rsid w:val="001E720E"/>
    <w:rsid w:val="001E7268"/>
    <w:rsid w:val="001E75A3"/>
    <w:rsid w:val="001E7942"/>
    <w:rsid w:val="001F0920"/>
    <w:rsid w:val="001F3978"/>
    <w:rsid w:val="001F3A79"/>
    <w:rsid w:val="001F3EE7"/>
    <w:rsid w:val="001F4287"/>
    <w:rsid w:val="001F621B"/>
    <w:rsid w:val="001F67F7"/>
    <w:rsid w:val="00200494"/>
    <w:rsid w:val="002004B7"/>
    <w:rsid w:val="00200857"/>
    <w:rsid w:val="00200AD6"/>
    <w:rsid w:val="00200E1D"/>
    <w:rsid w:val="0020199A"/>
    <w:rsid w:val="002029A3"/>
    <w:rsid w:val="00203148"/>
    <w:rsid w:val="0020362C"/>
    <w:rsid w:val="00204449"/>
    <w:rsid w:val="0020514F"/>
    <w:rsid w:val="00206BCA"/>
    <w:rsid w:val="00206DFB"/>
    <w:rsid w:val="00210396"/>
    <w:rsid w:val="0021050C"/>
    <w:rsid w:val="00210A86"/>
    <w:rsid w:val="00210A87"/>
    <w:rsid w:val="00211F1C"/>
    <w:rsid w:val="00212845"/>
    <w:rsid w:val="0021383A"/>
    <w:rsid w:val="0021687E"/>
    <w:rsid w:val="00216F43"/>
    <w:rsid w:val="0021747A"/>
    <w:rsid w:val="00217523"/>
    <w:rsid w:val="00220ACE"/>
    <w:rsid w:val="00220B41"/>
    <w:rsid w:val="00221965"/>
    <w:rsid w:val="00222E0A"/>
    <w:rsid w:val="00223420"/>
    <w:rsid w:val="002235CE"/>
    <w:rsid w:val="00224714"/>
    <w:rsid w:val="002247CF"/>
    <w:rsid w:val="002255B8"/>
    <w:rsid w:val="00225A23"/>
    <w:rsid w:val="00226350"/>
    <w:rsid w:val="00226A7F"/>
    <w:rsid w:val="002270DB"/>
    <w:rsid w:val="002304F3"/>
    <w:rsid w:val="00230EFE"/>
    <w:rsid w:val="00231B69"/>
    <w:rsid w:val="00232CAF"/>
    <w:rsid w:val="00233526"/>
    <w:rsid w:val="00233B0B"/>
    <w:rsid w:val="00233DAE"/>
    <w:rsid w:val="0023484A"/>
    <w:rsid w:val="00237D42"/>
    <w:rsid w:val="00240716"/>
    <w:rsid w:val="0024120F"/>
    <w:rsid w:val="00241666"/>
    <w:rsid w:val="0024174A"/>
    <w:rsid w:val="00241F75"/>
    <w:rsid w:val="0024225C"/>
    <w:rsid w:val="002423B8"/>
    <w:rsid w:val="00242793"/>
    <w:rsid w:val="0024323E"/>
    <w:rsid w:val="002435A1"/>
    <w:rsid w:val="0024372B"/>
    <w:rsid w:val="00244AF8"/>
    <w:rsid w:val="0024522C"/>
    <w:rsid w:val="002455DB"/>
    <w:rsid w:val="002457DB"/>
    <w:rsid w:val="00245E85"/>
    <w:rsid w:val="0024663D"/>
    <w:rsid w:val="00246917"/>
    <w:rsid w:val="00246A8C"/>
    <w:rsid w:val="00246BEC"/>
    <w:rsid w:val="00247124"/>
    <w:rsid w:val="002473CE"/>
    <w:rsid w:val="00247499"/>
    <w:rsid w:val="00247981"/>
    <w:rsid w:val="002512D6"/>
    <w:rsid w:val="0025339A"/>
    <w:rsid w:val="002550F7"/>
    <w:rsid w:val="00255D7C"/>
    <w:rsid w:val="002561D0"/>
    <w:rsid w:val="0025621A"/>
    <w:rsid w:val="00256811"/>
    <w:rsid w:val="00256913"/>
    <w:rsid w:val="00260642"/>
    <w:rsid w:val="00261BF8"/>
    <w:rsid w:val="00262FFD"/>
    <w:rsid w:val="00264BA6"/>
    <w:rsid w:val="002652F4"/>
    <w:rsid w:val="0026651A"/>
    <w:rsid w:val="0026651E"/>
    <w:rsid w:val="00266641"/>
    <w:rsid w:val="002668FB"/>
    <w:rsid w:val="00266A45"/>
    <w:rsid w:val="00266DA6"/>
    <w:rsid w:val="0027056A"/>
    <w:rsid w:val="00270B6B"/>
    <w:rsid w:val="00270B8C"/>
    <w:rsid w:val="00270F95"/>
    <w:rsid w:val="00272661"/>
    <w:rsid w:val="00273166"/>
    <w:rsid w:val="0027330F"/>
    <w:rsid w:val="00274A9E"/>
    <w:rsid w:val="002758D3"/>
    <w:rsid w:val="00277713"/>
    <w:rsid w:val="002805C7"/>
    <w:rsid w:val="00281243"/>
    <w:rsid w:val="00281C88"/>
    <w:rsid w:val="002839B7"/>
    <w:rsid w:val="002843E3"/>
    <w:rsid w:val="002845FC"/>
    <w:rsid w:val="00284E4D"/>
    <w:rsid w:val="00285206"/>
    <w:rsid w:val="00285708"/>
    <w:rsid w:val="00286927"/>
    <w:rsid w:val="00286FC2"/>
    <w:rsid w:val="00287065"/>
    <w:rsid w:val="0028781C"/>
    <w:rsid w:val="00290B2F"/>
    <w:rsid w:val="002923A4"/>
    <w:rsid w:val="00292653"/>
    <w:rsid w:val="00292F5D"/>
    <w:rsid w:val="00293399"/>
    <w:rsid w:val="002937B1"/>
    <w:rsid w:val="00293C2F"/>
    <w:rsid w:val="002948EB"/>
    <w:rsid w:val="00295B00"/>
    <w:rsid w:val="0029677C"/>
    <w:rsid w:val="00297018"/>
    <w:rsid w:val="00297144"/>
    <w:rsid w:val="00297913"/>
    <w:rsid w:val="002A0057"/>
    <w:rsid w:val="002A0649"/>
    <w:rsid w:val="002A09F1"/>
    <w:rsid w:val="002A0A48"/>
    <w:rsid w:val="002A0E09"/>
    <w:rsid w:val="002A19B6"/>
    <w:rsid w:val="002A25EA"/>
    <w:rsid w:val="002A27F7"/>
    <w:rsid w:val="002A3988"/>
    <w:rsid w:val="002A464D"/>
    <w:rsid w:val="002A479F"/>
    <w:rsid w:val="002A7BA2"/>
    <w:rsid w:val="002A7C7A"/>
    <w:rsid w:val="002B1686"/>
    <w:rsid w:val="002B17DD"/>
    <w:rsid w:val="002B31F5"/>
    <w:rsid w:val="002B3CCE"/>
    <w:rsid w:val="002B3FBC"/>
    <w:rsid w:val="002B40EF"/>
    <w:rsid w:val="002B43D2"/>
    <w:rsid w:val="002B4D6A"/>
    <w:rsid w:val="002B4F07"/>
    <w:rsid w:val="002B5F3A"/>
    <w:rsid w:val="002B6CC0"/>
    <w:rsid w:val="002B7CDB"/>
    <w:rsid w:val="002C0804"/>
    <w:rsid w:val="002C081C"/>
    <w:rsid w:val="002C093A"/>
    <w:rsid w:val="002C1112"/>
    <w:rsid w:val="002C1CD9"/>
    <w:rsid w:val="002C30CB"/>
    <w:rsid w:val="002C3C96"/>
    <w:rsid w:val="002C3D97"/>
    <w:rsid w:val="002C53EA"/>
    <w:rsid w:val="002C6734"/>
    <w:rsid w:val="002C76FC"/>
    <w:rsid w:val="002D0CE9"/>
    <w:rsid w:val="002D1F82"/>
    <w:rsid w:val="002D2BD7"/>
    <w:rsid w:val="002D30A5"/>
    <w:rsid w:val="002D34D1"/>
    <w:rsid w:val="002D3890"/>
    <w:rsid w:val="002D3FDE"/>
    <w:rsid w:val="002D4479"/>
    <w:rsid w:val="002D45BD"/>
    <w:rsid w:val="002D6072"/>
    <w:rsid w:val="002D6CEB"/>
    <w:rsid w:val="002D7AF0"/>
    <w:rsid w:val="002D7B41"/>
    <w:rsid w:val="002E09D0"/>
    <w:rsid w:val="002E0D0A"/>
    <w:rsid w:val="002E28E0"/>
    <w:rsid w:val="002E36FF"/>
    <w:rsid w:val="002E5050"/>
    <w:rsid w:val="002E5C36"/>
    <w:rsid w:val="002E6407"/>
    <w:rsid w:val="002E68D7"/>
    <w:rsid w:val="002E6D6C"/>
    <w:rsid w:val="002E6EFB"/>
    <w:rsid w:val="002F0116"/>
    <w:rsid w:val="002F06C9"/>
    <w:rsid w:val="002F0A83"/>
    <w:rsid w:val="002F1382"/>
    <w:rsid w:val="002F1750"/>
    <w:rsid w:val="002F1B37"/>
    <w:rsid w:val="002F1B62"/>
    <w:rsid w:val="002F368F"/>
    <w:rsid w:val="002F3D81"/>
    <w:rsid w:val="002F49B5"/>
    <w:rsid w:val="002F4C42"/>
    <w:rsid w:val="002F4CE9"/>
    <w:rsid w:val="002F6965"/>
    <w:rsid w:val="002F6FE9"/>
    <w:rsid w:val="002F7BA5"/>
    <w:rsid w:val="002F7DAB"/>
    <w:rsid w:val="003000B5"/>
    <w:rsid w:val="0030207F"/>
    <w:rsid w:val="0030307B"/>
    <w:rsid w:val="00303E94"/>
    <w:rsid w:val="003041ED"/>
    <w:rsid w:val="00304996"/>
    <w:rsid w:val="003063D1"/>
    <w:rsid w:val="0030677D"/>
    <w:rsid w:val="00306EF1"/>
    <w:rsid w:val="0031050D"/>
    <w:rsid w:val="00310DD5"/>
    <w:rsid w:val="00312A29"/>
    <w:rsid w:val="00312E47"/>
    <w:rsid w:val="00312F2A"/>
    <w:rsid w:val="00313A73"/>
    <w:rsid w:val="00313F0B"/>
    <w:rsid w:val="00315393"/>
    <w:rsid w:val="003157AB"/>
    <w:rsid w:val="00315E47"/>
    <w:rsid w:val="00315E89"/>
    <w:rsid w:val="003161D4"/>
    <w:rsid w:val="00317016"/>
    <w:rsid w:val="00317CF4"/>
    <w:rsid w:val="00317D90"/>
    <w:rsid w:val="00320A23"/>
    <w:rsid w:val="00321DC7"/>
    <w:rsid w:val="00321EE6"/>
    <w:rsid w:val="00321FEE"/>
    <w:rsid w:val="00322447"/>
    <w:rsid w:val="00322910"/>
    <w:rsid w:val="00322DB7"/>
    <w:rsid w:val="003236D5"/>
    <w:rsid w:val="00323F17"/>
    <w:rsid w:val="00324946"/>
    <w:rsid w:val="00324A5F"/>
    <w:rsid w:val="00325592"/>
    <w:rsid w:val="00325A12"/>
    <w:rsid w:val="00325E2D"/>
    <w:rsid w:val="00326EC6"/>
    <w:rsid w:val="003278D0"/>
    <w:rsid w:val="00327DE9"/>
    <w:rsid w:val="00327F91"/>
    <w:rsid w:val="00330A20"/>
    <w:rsid w:val="00330F66"/>
    <w:rsid w:val="00334A1B"/>
    <w:rsid w:val="00335015"/>
    <w:rsid w:val="00336139"/>
    <w:rsid w:val="0033654C"/>
    <w:rsid w:val="00337036"/>
    <w:rsid w:val="00341629"/>
    <w:rsid w:val="003440F1"/>
    <w:rsid w:val="00345701"/>
    <w:rsid w:val="003468A0"/>
    <w:rsid w:val="0035028E"/>
    <w:rsid w:val="00350AA8"/>
    <w:rsid w:val="003513EC"/>
    <w:rsid w:val="003514D6"/>
    <w:rsid w:val="00353166"/>
    <w:rsid w:val="003531FF"/>
    <w:rsid w:val="00354B80"/>
    <w:rsid w:val="0035554A"/>
    <w:rsid w:val="00356672"/>
    <w:rsid w:val="003575F1"/>
    <w:rsid w:val="00357666"/>
    <w:rsid w:val="0036026E"/>
    <w:rsid w:val="00362B97"/>
    <w:rsid w:val="00363380"/>
    <w:rsid w:val="0036429C"/>
    <w:rsid w:val="003648BB"/>
    <w:rsid w:val="003658BE"/>
    <w:rsid w:val="00365D4F"/>
    <w:rsid w:val="00365E57"/>
    <w:rsid w:val="00371D31"/>
    <w:rsid w:val="00372518"/>
    <w:rsid w:val="00372994"/>
    <w:rsid w:val="003735E9"/>
    <w:rsid w:val="00373D88"/>
    <w:rsid w:val="003741F2"/>
    <w:rsid w:val="00374D35"/>
    <w:rsid w:val="0037521A"/>
    <w:rsid w:val="00376756"/>
    <w:rsid w:val="00377945"/>
    <w:rsid w:val="00377F40"/>
    <w:rsid w:val="00377FB8"/>
    <w:rsid w:val="003802C9"/>
    <w:rsid w:val="00380409"/>
    <w:rsid w:val="00380A42"/>
    <w:rsid w:val="00381631"/>
    <w:rsid w:val="00384072"/>
    <w:rsid w:val="00384A52"/>
    <w:rsid w:val="00384BE1"/>
    <w:rsid w:val="003857C5"/>
    <w:rsid w:val="00386BB6"/>
    <w:rsid w:val="00390D1F"/>
    <w:rsid w:val="00391BF2"/>
    <w:rsid w:val="00394A68"/>
    <w:rsid w:val="00396909"/>
    <w:rsid w:val="00397696"/>
    <w:rsid w:val="003A009C"/>
    <w:rsid w:val="003A06EA"/>
    <w:rsid w:val="003A2912"/>
    <w:rsid w:val="003A30ED"/>
    <w:rsid w:val="003A35F6"/>
    <w:rsid w:val="003A4C26"/>
    <w:rsid w:val="003A5922"/>
    <w:rsid w:val="003A78B1"/>
    <w:rsid w:val="003A7958"/>
    <w:rsid w:val="003B04E6"/>
    <w:rsid w:val="003B0BE9"/>
    <w:rsid w:val="003B0E08"/>
    <w:rsid w:val="003B0E30"/>
    <w:rsid w:val="003B0E56"/>
    <w:rsid w:val="003B13BD"/>
    <w:rsid w:val="003B1A69"/>
    <w:rsid w:val="003B244A"/>
    <w:rsid w:val="003B2757"/>
    <w:rsid w:val="003B3038"/>
    <w:rsid w:val="003B31F8"/>
    <w:rsid w:val="003B4235"/>
    <w:rsid w:val="003B44E4"/>
    <w:rsid w:val="003B4AD3"/>
    <w:rsid w:val="003B4D39"/>
    <w:rsid w:val="003B5213"/>
    <w:rsid w:val="003B63C8"/>
    <w:rsid w:val="003B6404"/>
    <w:rsid w:val="003C019A"/>
    <w:rsid w:val="003C0BAC"/>
    <w:rsid w:val="003C13BC"/>
    <w:rsid w:val="003C201E"/>
    <w:rsid w:val="003C3151"/>
    <w:rsid w:val="003C3409"/>
    <w:rsid w:val="003C5AB4"/>
    <w:rsid w:val="003C6C13"/>
    <w:rsid w:val="003C7067"/>
    <w:rsid w:val="003C7CAD"/>
    <w:rsid w:val="003D11A4"/>
    <w:rsid w:val="003D1A20"/>
    <w:rsid w:val="003D1ECB"/>
    <w:rsid w:val="003D2006"/>
    <w:rsid w:val="003D24E7"/>
    <w:rsid w:val="003D25F6"/>
    <w:rsid w:val="003D2C21"/>
    <w:rsid w:val="003D5CD2"/>
    <w:rsid w:val="003D65D9"/>
    <w:rsid w:val="003D6A34"/>
    <w:rsid w:val="003D6D47"/>
    <w:rsid w:val="003D7737"/>
    <w:rsid w:val="003D775C"/>
    <w:rsid w:val="003D7FAF"/>
    <w:rsid w:val="003E0329"/>
    <w:rsid w:val="003E1F49"/>
    <w:rsid w:val="003E227D"/>
    <w:rsid w:val="003E2664"/>
    <w:rsid w:val="003E3032"/>
    <w:rsid w:val="003E3744"/>
    <w:rsid w:val="003E3A47"/>
    <w:rsid w:val="003E449E"/>
    <w:rsid w:val="003E755B"/>
    <w:rsid w:val="003F1BC4"/>
    <w:rsid w:val="003F2262"/>
    <w:rsid w:val="003F240D"/>
    <w:rsid w:val="003F25C0"/>
    <w:rsid w:val="003F25D4"/>
    <w:rsid w:val="003F276B"/>
    <w:rsid w:val="003F3A30"/>
    <w:rsid w:val="003F3FFF"/>
    <w:rsid w:val="003F480B"/>
    <w:rsid w:val="003F4F53"/>
    <w:rsid w:val="003F5370"/>
    <w:rsid w:val="003F5A12"/>
    <w:rsid w:val="003F5DB1"/>
    <w:rsid w:val="003F6B60"/>
    <w:rsid w:val="003F6DCE"/>
    <w:rsid w:val="003F72B2"/>
    <w:rsid w:val="003F76CA"/>
    <w:rsid w:val="003F7EB1"/>
    <w:rsid w:val="0040000D"/>
    <w:rsid w:val="00400135"/>
    <w:rsid w:val="00401079"/>
    <w:rsid w:val="0040181B"/>
    <w:rsid w:val="004024E0"/>
    <w:rsid w:val="00403AEB"/>
    <w:rsid w:val="004046BA"/>
    <w:rsid w:val="004052E5"/>
    <w:rsid w:val="00405BE6"/>
    <w:rsid w:val="00406565"/>
    <w:rsid w:val="004071C5"/>
    <w:rsid w:val="00407512"/>
    <w:rsid w:val="00410E3C"/>
    <w:rsid w:val="0041159A"/>
    <w:rsid w:val="004116C1"/>
    <w:rsid w:val="00411D27"/>
    <w:rsid w:val="00413B2C"/>
    <w:rsid w:val="004142B0"/>
    <w:rsid w:val="004144E2"/>
    <w:rsid w:val="0041612B"/>
    <w:rsid w:val="0041706B"/>
    <w:rsid w:val="004175FE"/>
    <w:rsid w:val="00417790"/>
    <w:rsid w:val="00417817"/>
    <w:rsid w:val="00417D23"/>
    <w:rsid w:val="00420661"/>
    <w:rsid w:val="00420DEE"/>
    <w:rsid w:val="00422613"/>
    <w:rsid w:val="00422B3A"/>
    <w:rsid w:val="00422D8B"/>
    <w:rsid w:val="00422E92"/>
    <w:rsid w:val="00423819"/>
    <w:rsid w:val="00423FBD"/>
    <w:rsid w:val="0042405D"/>
    <w:rsid w:val="004246BD"/>
    <w:rsid w:val="004247AF"/>
    <w:rsid w:val="00426021"/>
    <w:rsid w:val="00426367"/>
    <w:rsid w:val="0042687F"/>
    <w:rsid w:val="00426C98"/>
    <w:rsid w:val="00426FF4"/>
    <w:rsid w:val="00427D13"/>
    <w:rsid w:val="00427D72"/>
    <w:rsid w:val="00430263"/>
    <w:rsid w:val="00430AC7"/>
    <w:rsid w:val="004310E3"/>
    <w:rsid w:val="00431247"/>
    <w:rsid w:val="00431B2A"/>
    <w:rsid w:val="00431F60"/>
    <w:rsid w:val="00431FAD"/>
    <w:rsid w:val="00432188"/>
    <w:rsid w:val="00432C7C"/>
    <w:rsid w:val="00433800"/>
    <w:rsid w:val="00433F14"/>
    <w:rsid w:val="0043773E"/>
    <w:rsid w:val="004412ED"/>
    <w:rsid w:val="00442B34"/>
    <w:rsid w:val="0044372E"/>
    <w:rsid w:val="0044644E"/>
    <w:rsid w:val="00446AE5"/>
    <w:rsid w:val="00447178"/>
    <w:rsid w:val="004473A7"/>
    <w:rsid w:val="004474DB"/>
    <w:rsid w:val="00447BD5"/>
    <w:rsid w:val="004504E5"/>
    <w:rsid w:val="0045076D"/>
    <w:rsid w:val="00450A9D"/>
    <w:rsid w:val="00450E51"/>
    <w:rsid w:val="004511C0"/>
    <w:rsid w:val="00451717"/>
    <w:rsid w:val="00451DCB"/>
    <w:rsid w:val="00451F3E"/>
    <w:rsid w:val="00454652"/>
    <w:rsid w:val="0045539D"/>
    <w:rsid w:val="00455998"/>
    <w:rsid w:val="00455B3B"/>
    <w:rsid w:val="00457A36"/>
    <w:rsid w:val="0046060F"/>
    <w:rsid w:val="0046167A"/>
    <w:rsid w:val="00461AAC"/>
    <w:rsid w:val="00461E17"/>
    <w:rsid w:val="00463570"/>
    <w:rsid w:val="004644D2"/>
    <w:rsid w:val="00464B28"/>
    <w:rsid w:val="00464F72"/>
    <w:rsid w:val="004663D1"/>
    <w:rsid w:val="0046707E"/>
    <w:rsid w:val="0046761E"/>
    <w:rsid w:val="00470AC0"/>
    <w:rsid w:val="00470B72"/>
    <w:rsid w:val="0047214C"/>
    <w:rsid w:val="00473509"/>
    <w:rsid w:val="00475A5D"/>
    <w:rsid w:val="00475D5F"/>
    <w:rsid w:val="00475E3B"/>
    <w:rsid w:val="004769D6"/>
    <w:rsid w:val="00477184"/>
    <w:rsid w:val="004777B3"/>
    <w:rsid w:val="00480C35"/>
    <w:rsid w:val="00481815"/>
    <w:rsid w:val="00482D33"/>
    <w:rsid w:val="0048356D"/>
    <w:rsid w:val="00483A1B"/>
    <w:rsid w:val="00484747"/>
    <w:rsid w:val="00484C50"/>
    <w:rsid w:val="0048514D"/>
    <w:rsid w:val="004854C2"/>
    <w:rsid w:val="0048618C"/>
    <w:rsid w:val="00486E90"/>
    <w:rsid w:val="00487D04"/>
    <w:rsid w:val="00487F01"/>
    <w:rsid w:val="004905DA"/>
    <w:rsid w:val="00491B5E"/>
    <w:rsid w:val="004923A4"/>
    <w:rsid w:val="004923E2"/>
    <w:rsid w:val="00492645"/>
    <w:rsid w:val="00493FD0"/>
    <w:rsid w:val="0049541C"/>
    <w:rsid w:val="004959D8"/>
    <w:rsid w:val="00495F5F"/>
    <w:rsid w:val="00496179"/>
    <w:rsid w:val="00497931"/>
    <w:rsid w:val="004979F2"/>
    <w:rsid w:val="004A0706"/>
    <w:rsid w:val="004A0A15"/>
    <w:rsid w:val="004A16B6"/>
    <w:rsid w:val="004A2343"/>
    <w:rsid w:val="004A63E6"/>
    <w:rsid w:val="004A739B"/>
    <w:rsid w:val="004A7899"/>
    <w:rsid w:val="004B0110"/>
    <w:rsid w:val="004B09F2"/>
    <w:rsid w:val="004B0E99"/>
    <w:rsid w:val="004B1270"/>
    <w:rsid w:val="004B1636"/>
    <w:rsid w:val="004B46E3"/>
    <w:rsid w:val="004B62C6"/>
    <w:rsid w:val="004B63D2"/>
    <w:rsid w:val="004B6EF7"/>
    <w:rsid w:val="004B7011"/>
    <w:rsid w:val="004B7947"/>
    <w:rsid w:val="004B7A14"/>
    <w:rsid w:val="004C02B6"/>
    <w:rsid w:val="004C03F8"/>
    <w:rsid w:val="004C0ED8"/>
    <w:rsid w:val="004C11D1"/>
    <w:rsid w:val="004C1847"/>
    <w:rsid w:val="004C1EF5"/>
    <w:rsid w:val="004C2C66"/>
    <w:rsid w:val="004C4761"/>
    <w:rsid w:val="004C6837"/>
    <w:rsid w:val="004C6CB3"/>
    <w:rsid w:val="004C6F15"/>
    <w:rsid w:val="004C6F43"/>
    <w:rsid w:val="004C70E6"/>
    <w:rsid w:val="004D0478"/>
    <w:rsid w:val="004D070C"/>
    <w:rsid w:val="004D0ECF"/>
    <w:rsid w:val="004D153A"/>
    <w:rsid w:val="004D1AEE"/>
    <w:rsid w:val="004D4C38"/>
    <w:rsid w:val="004D4E3C"/>
    <w:rsid w:val="004D4E65"/>
    <w:rsid w:val="004D7355"/>
    <w:rsid w:val="004D7E16"/>
    <w:rsid w:val="004E0F30"/>
    <w:rsid w:val="004E1EE2"/>
    <w:rsid w:val="004E253A"/>
    <w:rsid w:val="004E2FB1"/>
    <w:rsid w:val="004E314B"/>
    <w:rsid w:val="004E35FF"/>
    <w:rsid w:val="004E361A"/>
    <w:rsid w:val="004E4B90"/>
    <w:rsid w:val="004E4CFF"/>
    <w:rsid w:val="004E5316"/>
    <w:rsid w:val="004E6663"/>
    <w:rsid w:val="004E7220"/>
    <w:rsid w:val="004E77F7"/>
    <w:rsid w:val="004E7C17"/>
    <w:rsid w:val="004E7DEF"/>
    <w:rsid w:val="004F0826"/>
    <w:rsid w:val="004F0A8D"/>
    <w:rsid w:val="004F156F"/>
    <w:rsid w:val="004F170F"/>
    <w:rsid w:val="004F1FD5"/>
    <w:rsid w:val="004F361C"/>
    <w:rsid w:val="004F3FD9"/>
    <w:rsid w:val="004F5932"/>
    <w:rsid w:val="004F6046"/>
    <w:rsid w:val="004F60BD"/>
    <w:rsid w:val="004F640B"/>
    <w:rsid w:val="00500719"/>
    <w:rsid w:val="00500EE1"/>
    <w:rsid w:val="00501DA1"/>
    <w:rsid w:val="00502319"/>
    <w:rsid w:val="0050366F"/>
    <w:rsid w:val="00503AB3"/>
    <w:rsid w:val="0050524E"/>
    <w:rsid w:val="00506354"/>
    <w:rsid w:val="00507114"/>
    <w:rsid w:val="00507662"/>
    <w:rsid w:val="005138D9"/>
    <w:rsid w:val="005144F5"/>
    <w:rsid w:val="00514802"/>
    <w:rsid w:val="005155E0"/>
    <w:rsid w:val="00515C22"/>
    <w:rsid w:val="00517A18"/>
    <w:rsid w:val="0052022A"/>
    <w:rsid w:val="005203BC"/>
    <w:rsid w:val="0052231C"/>
    <w:rsid w:val="00522345"/>
    <w:rsid w:val="005227C8"/>
    <w:rsid w:val="0052437B"/>
    <w:rsid w:val="00527C8E"/>
    <w:rsid w:val="00530248"/>
    <w:rsid w:val="0053036E"/>
    <w:rsid w:val="00530C2C"/>
    <w:rsid w:val="00531DE8"/>
    <w:rsid w:val="00536CF9"/>
    <w:rsid w:val="005379E5"/>
    <w:rsid w:val="0054046D"/>
    <w:rsid w:val="005407C7"/>
    <w:rsid w:val="00540AF4"/>
    <w:rsid w:val="0054113E"/>
    <w:rsid w:val="00542CFA"/>
    <w:rsid w:val="005440B7"/>
    <w:rsid w:val="00544DDD"/>
    <w:rsid w:val="0054545F"/>
    <w:rsid w:val="00545A1E"/>
    <w:rsid w:val="00545D7A"/>
    <w:rsid w:val="00546796"/>
    <w:rsid w:val="0054798D"/>
    <w:rsid w:val="00547A82"/>
    <w:rsid w:val="005510FC"/>
    <w:rsid w:val="00553733"/>
    <w:rsid w:val="00554A36"/>
    <w:rsid w:val="005624C4"/>
    <w:rsid w:val="00562ADA"/>
    <w:rsid w:val="00562DB4"/>
    <w:rsid w:val="00563CF1"/>
    <w:rsid w:val="00563FA4"/>
    <w:rsid w:val="00564983"/>
    <w:rsid w:val="00565545"/>
    <w:rsid w:val="0056569D"/>
    <w:rsid w:val="005664E1"/>
    <w:rsid w:val="00566662"/>
    <w:rsid w:val="005668D1"/>
    <w:rsid w:val="00566F66"/>
    <w:rsid w:val="0056700A"/>
    <w:rsid w:val="00570322"/>
    <w:rsid w:val="005704CE"/>
    <w:rsid w:val="00570BDB"/>
    <w:rsid w:val="005716E7"/>
    <w:rsid w:val="00571774"/>
    <w:rsid w:val="00571917"/>
    <w:rsid w:val="00571C80"/>
    <w:rsid w:val="00572D39"/>
    <w:rsid w:val="0057403B"/>
    <w:rsid w:val="00576E04"/>
    <w:rsid w:val="00580C22"/>
    <w:rsid w:val="00581205"/>
    <w:rsid w:val="00585655"/>
    <w:rsid w:val="00585F16"/>
    <w:rsid w:val="0058623F"/>
    <w:rsid w:val="005867D4"/>
    <w:rsid w:val="00587333"/>
    <w:rsid w:val="005900A4"/>
    <w:rsid w:val="005914D8"/>
    <w:rsid w:val="0059198D"/>
    <w:rsid w:val="00591FEE"/>
    <w:rsid w:val="00592020"/>
    <w:rsid w:val="00592414"/>
    <w:rsid w:val="00595928"/>
    <w:rsid w:val="00595FD3"/>
    <w:rsid w:val="00597B73"/>
    <w:rsid w:val="005A064D"/>
    <w:rsid w:val="005A09F8"/>
    <w:rsid w:val="005A1CF3"/>
    <w:rsid w:val="005A1D2F"/>
    <w:rsid w:val="005A1EA3"/>
    <w:rsid w:val="005A32FA"/>
    <w:rsid w:val="005A4E51"/>
    <w:rsid w:val="005A54D6"/>
    <w:rsid w:val="005A66D9"/>
    <w:rsid w:val="005A675D"/>
    <w:rsid w:val="005A6E8A"/>
    <w:rsid w:val="005A7931"/>
    <w:rsid w:val="005B12A2"/>
    <w:rsid w:val="005B1335"/>
    <w:rsid w:val="005B2367"/>
    <w:rsid w:val="005B3269"/>
    <w:rsid w:val="005B500B"/>
    <w:rsid w:val="005B5CB3"/>
    <w:rsid w:val="005B60EF"/>
    <w:rsid w:val="005B6743"/>
    <w:rsid w:val="005B71B1"/>
    <w:rsid w:val="005B7DB6"/>
    <w:rsid w:val="005C17AC"/>
    <w:rsid w:val="005C1CF8"/>
    <w:rsid w:val="005C206F"/>
    <w:rsid w:val="005C28BE"/>
    <w:rsid w:val="005C2B27"/>
    <w:rsid w:val="005C33E9"/>
    <w:rsid w:val="005C3B05"/>
    <w:rsid w:val="005C417F"/>
    <w:rsid w:val="005C42A0"/>
    <w:rsid w:val="005C5FAF"/>
    <w:rsid w:val="005D0B56"/>
    <w:rsid w:val="005D0E06"/>
    <w:rsid w:val="005D156C"/>
    <w:rsid w:val="005D16DB"/>
    <w:rsid w:val="005D1854"/>
    <w:rsid w:val="005D1B0E"/>
    <w:rsid w:val="005D1D92"/>
    <w:rsid w:val="005D25F3"/>
    <w:rsid w:val="005D43C0"/>
    <w:rsid w:val="005D5C89"/>
    <w:rsid w:val="005D5FC4"/>
    <w:rsid w:val="005D6D63"/>
    <w:rsid w:val="005D7C3E"/>
    <w:rsid w:val="005E1CCC"/>
    <w:rsid w:val="005E1FB7"/>
    <w:rsid w:val="005E3A91"/>
    <w:rsid w:val="005E421F"/>
    <w:rsid w:val="005E445D"/>
    <w:rsid w:val="005E4576"/>
    <w:rsid w:val="005E4A77"/>
    <w:rsid w:val="005E5A2D"/>
    <w:rsid w:val="005E5D26"/>
    <w:rsid w:val="005E652A"/>
    <w:rsid w:val="005E7DC0"/>
    <w:rsid w:val="005F01A4"/>
    <w:rsid w:val="005F0F6D"/>
    <w:rsid w:val="005F1AF9"/>
    <w:rsid w:val="005F350F"/>
    <w:rsid w:val="005F469B"/>
    <w:rsid w:val="005F4A66"/>
    <w:rsid w:val="005F4A90"/>
    <w:rsid w:val="005F727A"/>
    <w:rsid w:val="005F7B38"/>
    <w:rsid w:val="005F7DFE"/>
    <w:rsid w:val="0060068C"/>
    <w:rsid w:val="00600E6B"/>
    <w:rsid w:val="006013EB"/>
    <w:rsid w:val="00601449"/>
    <w:rsid w:val="006015DF"/>
    <w:rsid w:val="00603B04"/>
    <w:rsid w:val="00605029"/>
    <w:rsid w:val="00605187"/>
    <w:rsid w:val="00605F1F"/>
    <w:rsid w:val="0060701E"/>
    <w:rsid w:val="006077E4"/>
    <w:rsid w:val="006112BD"/>
    <w:rsid w:val="0061288D"/>
    <w:rsid w:val="00612B45"/>
    <w:rsid w:val="00612B4E"/>
    <w:rsid w:val="00612C64"/>
    <w:rsid w:val="00614564"/>
    <w:rsid w:val="0061496B"/>
    <w:rsid w:val="00616BE8"/>
    <w:rsid w:val="00616F9A"/>
    <w:rsid w:val="00617049"/>
    <w:rsid w:val="00621A50"/>
    <w:rsid w:val="00621EEC"/>
    <w:rsid w:val="00622A99"/>
    <w:rsid w:val="00623D49"/>
    <w:rsid w:val="00624F35"/>
    <w:rsid w:val="006252EE"/>
    <w:rsid w:val="00625590"/>
    <w:rsid w:val="00625B02"/>
    <w:rsid w:val="0062730A"/>
    <w:rsid w:val="0062770D"/>
    <w:rsid w:val="00631345"/>
    <w:rsid w:val="00632C94"/>
    <w:rsid w:val="00634F1B"/>
    <w:rsid w:val="0063629F"/>
    <w:rsid w:val="00636FAC"/>
    <w:rsid w:val="006374A8"/>
    <w:rsid w:val="0063772C"/>
    <w:rsid w:val="00640CBC"/>
    <w:rsid w:val="00640E3E"/>
    <w:rsid w:val="006421D9"/>
    <w:rsid w:val="00642C71"/>
    <w:rsid w:val="006459A2"/>
    <w:rsid w:val="006459B3"/>
    <w:rsid w:val="00645C9C"/>
    <w:rsid w:val="00650422"/>
    <w:rsid w:val="00650EE9"/>
    <w:rsid w:val="0065194E"/>
    <w:rsid w:val="00651A07"/>
    <w:rsid w:val="00651D57"/>
    <w:rsid w:val="00654E9C"/>
    <w:rsid w:val="00654EC9"/>
    <w:rsid w:val="00655248"/>
    <w:rsid w:val="0065581B"/>
    <w:rsid w:val="00656A3D"/>
    <w:rsid w:val="006607AB"/>
    <w:rsid w:val="00660DA8"/>
    <w:rsid w:val="006615D4"/>
    <w:rsid w:val="00661942"/>
    <w:rsid w:val="00661B87"/>
    <w:rsid w:val="00662669"/>
    <w:rsid w:val="00662BAB"/>
    <w:rsid w:val="0066321A"/>
    <w:rsid w:val="00664699"/>
    <w:rsid w:val="00665638"/>
    <w:rsid w:val="00665814"/>
    <w:rsid w:val="00666498"/>
    <w:rsid w:val="006678A7"/>
    <w:rsid w:val="006708BC"/>
    <w:rsid w:val="006709F4"/>
    <w:rsid w:val="00670D1C"/>
    <w:rsid w:val="00671F83"/>
    <w:rsid w:val="0067238E"/>
    <w:rsid w:val="00672E04"/>
    <w:rsid w:val="00672EA9"/>
    <w:rsid w:val="00673084"/>
    <w:rsid w:val="006736DF"/>
    <w:rsid w:val="00674121"/>
    <w:rsid w:val="00675B5E"/>
    <w:rsid w:val="0067676E"/>
    <w:rsid w:val="006768CA"/>
    <w:rsid w:val="00682367"/>
    <w:rsid w:val="006833C1"/>
    <w:rsid w:val="00690108"/>
    <w:rsid w:val="00691525"/>
    <w:rsid w:val="006924E5"/>
    <w:rsid w:val="00693747"/>
    <w:rsid w:val="00694BDD"/>
    <w:rsid w:val="0069542E"/>
    <w:rsid w:val="0069619F"/>
    <w:rsid w:val="00696249"/>
    <w:rsid w:val="0069633A"/>
    <w:rsid w:val="00696F05"/>
    <w:rsid w:val="00696F6F"/>
    <w:rsid w:val="0069778E"/>
    <w:rsid w:val="00697CE8"/>
    <w:rsid w:val="00697F22"/>
    <w:rsid w:val="006A00A9"/>
    <w:rsid w:val="006A01A9"/>
    <w:rsid w:val="006A1622"/>
    <w:rsid w:val="006A1C1E"/>
    <w:rsid w:val="006A36C0"/>
    <w:rsid w:val="006A3B24"/>
    <w:rsid w:val="006A3D27"/>
    <w:rsid w:val="006A3DC7"/>
    <w:rsid w:val="006A51A3"/>
    <w:rsid w:val="006A5871"/>
    <w:rsid w:val="006A5F3E"/>
    <w:rsid w:val="006A6F3D"/>
    <w:rsid w:val="006A7584"/>
    <w:rsid w:val="006B17C2"/>
    <w:rsid w:val="006B1F67"/>
    <w:rsid w:val="006B2081"/>
    <w:rsid w:val="006B2B18"/>
    <w:rsid w:val="006B4863"/>
    <w:rsid w:val="006B5D10"/>
    <w:rsid w:val="006B7593"/>
    <w:rsid w:val="006C0EE3"/>
    <w:rsid w:val="006C15B3"/>
    <w:rsid w:val="006C3A88"/>
    <w:rsid w:val="006C4671"/>
    <w:rsid w:val="006C4FF0"/>
    <w:rsid w:val="006C60BD"/>
    <w:rsid w:val="006C6371"/>
    <w:rsid w:val="006C646D"/>
    <w:rsid w:val="006C65C3"/>
    <w:rsid w:val="006C65E3"/>
    <w:rsid w:val="006C6AE4"/>
    <w:rsid w:val="006C6EE7"/>
    <w:rsid w:val="006D03CE"/>
    <w:rsid w:val="006D46FD"/>
    <w:rsid w:val="006D4A89"/>
    <w:rsid w:val="006D6661"/>
    <w:rsid w:val="006D72B6"/>
    <w:rsid w:val="006E11B7"/>
    <w:rsid w:val="006E1C33"/>
    <w:rsid w:val="006E1CB9"/>
    <w:rsid w:val="006E25B0"/>
    <w:rsid w:val="006E270F"/>
    <w:rsid w:val="006E3918"/>
    <w:rsid w:val="006E3C4C"/>
    <w:rsid w:val="006E3D56"/>
    <w:rsid w:val="006E676F"/>
    <w:rsid w:val="006E6FB9"/>
    <w:rsid w:val="006E7E4C"/>
    <w:rsid w:val="006F0048"/>
    <w:rsid w:val="006F202C"/>
    <w:rsid w:val="006F20F4"/>
    <w:rsid w:val="006F2642"/>
    <w:rsid w:val="006F333C"/>
    <w:rsid w:val="006F39B0"/>
    <w:rsid w:val="006F4F0A"/>
    <w:rsid w:val="006F50BF"/>
    <w:rsid w:val="006F5994"/>
    <w:rsid w:val="006F5BFB"/>
    <w:rsid w:val="006F5CEE"/>
    <w:rsid w:val="006F5E7B"/>
    <w:rsid w:val="006F685F"/>
    <w:rsid w:val="006F7150"/>
    <w:rsid w:val="006F724A"/>
    <w:rsid w:val="006F7561"/>
    <w:rsid w:val="006F7A4E"/>
    <w:rsid w:val="00701C40"/>
    <w:rsid w:val="007022DC"/>
    <w:rsid w:val="007025C5"/>
    <w:rsid w:val="0070326B"/>
    <w:rsid w:val="0070347C"/>
    <w:rsid w:val="00703647"/>
    <w:rsid w:val="00704880"/>
    <w:rsid w:val="00704C10"/>
    <w:rsid w:val="00706CD9"/>
    <w:rsid w:val="007078A7"/>
    <w:rsid w:val="00710109"/>
    <w:rsid w:val="007116BA"/>
    <w:rsid w:val="007124BD"/>
    <w:rsid w:val="00713DCC"/>
    <w:rsid w:val="00713FC6"/>
    <w:rsid w:val="00716190"/>
    <w:rsid w:val="00716771"/>
    <w:rsid w:val="00716D23"/>
    <w:rsid w:val="00717B2B"/>
    <w:rsid w:val="00717C63"/>
    <w:rsid w:val="00720409"/>
    <w:rsid w:val="007204A6"/>
    <w:rsid w:val="0072098E"/>
    <w:rsid w:val="007209C1"/>
    <w:rsid w:val="0072133F"/>
    <w:rsid w:val="007215C9"/>
    <w:rsid w:val="007217DA"/>
    <w:rsid w:val="007219D5"/>
    <w:rsid w:val="007226A3"/>
    <w:rsid w:val="007228F9"/>
    <w:rsid w:val="007231B8"/>
    <w:rsid w:val="007233D5"/>
    <w:rsid w:val="007234A0"/>
    <w:rsid w:val="0072391E"/>
    <w:rsid w:val="0072473B"/>
    <w:rsid w:val="00725506"/>
    <w:rsid w:val="00725773"/>
    <w:rsid w:val="00726094"/>
    <w:rsid w:val="00726797"/>
    <w:rsid w:val="00726E89"/>
    <w:rsid w:val="00730902"/>
    <w:rsid w:val="00730B27"/>
    <w:rsid w:val="00730C0C"/>
    <w:rsid w:val="007310F5"/>
    <w:rsid w:val="00731493"/>
    <w:rsid w:val="007329E4"/>
    <w:rsid w:val="00733C73"/>
    <w:rsid w:val="00734891"/>
    <w:rsid w:val="00734C08"/>
    <w:rsid w:val="00734E37"/>
    <w:rsid w:val="0073502C"/>
    <w:rsid w:val="00735940"/>
    <w:rsid w:val="00735A7F"/>
    <w:rsid w:val="00735DF2"/>
    <w:rsid w:val="0073644F"/>
    <w:rsid w:val="007364B8"/>
    <w:rsid w:val="00736BD0"/>
    <w:rsid w:val="007376F1"/>
    <w:rsid w:val="007400DB"/>
    <w:rsid w:val="00740F7B"/>
    <w:rsid w:val="007410E2"/>
    <w:rsid w:val="00741B95"/>
    <w:rsid w:val="00742381"/>
    <w:rsid w:val="007436C7"/>
    <w:rsid w:val="007439C8"/>
    <w:rsid w:val="007445A8"/>
    <w:rsid w:val="00745134"/>
    <w:rsid w:val="00746637"/>
    <w:rsid w:val="00746CCA"/>
    <w:rsid w:val="00746EDE"/>
    <w:rsid w:val="00747363"/>
    <w:rsid w:val="00750AAB"/>
    <w:rsid w:val="00750EE7"/>
    <w:rsid w:val="007526DD"/>
    <w:rsid w:val="00752E77"/>
    <w:rsid w:val="00753307"/>
    <w:rsid w:val="007544F9"/>
    <w:rsid w:val="00754E2C"/>
    <w:rsid w:val="00755226"/>
    <w:rsid w:val="00757526"/>
    <w:rsid w:val="00760455"/>
    <w:rsid w:val="007604BC"/>
    <w:rsid w:val="007611B6"/>
    <w:rsid w:val="00761409"/>
    <w:rsid w:val="0076178F"/>
    <w:rsid w:val="007622DD"/>
    <w:rsid w:val="007623EF"/>
    <w:rsid w:val="0076327B"/>
    <w:rsid w:val="0076379D"/>
    <w:rsid w:val="00763CFC"/>
    <w:rsid w:val="00764ED1"/>
    <w:rsid w:val="0076500D"/>
    <w:rsid w:val="007653CD"/>
    <w:rsid w:val="00770A8B"/>
    <w:rsid w:val="00771879"/>
    <w:rsid w:val="00772B51"/>
    <w:rsid w:val="00773043"/>
    <w:rsid w:val="00773463"/>
    <w:rsid w:val="00773704"/>
    <w:rsid w:val="0077468F"/>
    <w:rsid w:val="007749FC"/>
    <w:rsid w:val="00774A32"/>
    <w:rsid w:val="00774D56"/>
    <w:rsid w:val="00774EE5"/>
    <w:rsid w:val="00775DEB"/>
    <w:rsid w:val="00776399"/>
    <w:rsid w:val="007768AA"/>
    <w:rsid w:val="00780512"/>
    <w:rsid w:val="00781981"/>
    <w:rsid w:val="0078208D"/>
    <w:rsid w:val="00782A1F"/>
    <w:rsid w:val="007839EF"/>
    <w:rsid w:val="007842C8"/>
    <w:rsid w:val="007846B0"/>
    <w:rsid w:val="00785E54"/>
    <w:rsid w:val="00785EE3"/>
    <w:rsid w:val="00786D3D"/>
    <w:rsid w:val="00787AAF"/>
    <w:rsid w:val="00790059"/>
    <w:rsid w:val="00790246"/>
    <w:rsid w:val="007906B1"/>
    <w:rsid w:val="00790CD5"/>
    <w:rsid w:val="00790D0D"/>
    <w:rsid w:val="007918D1"/>
    <w:rsid w:val="007923FB"/>
    <w:rsid w:val="007925E0"/>
    <w:rsid w:val="00792E5B"/>
    <w:rsid w:val="007939C1"/>
    <w:rsid w:val="007947D3"/>
    <w:rsid w:val="00795696"/>
    <w:rsid w:val="00795FA7"/>
    <w:rsid w:val="00796A9F"/>
    <w:rsid w:val="007A0252"/>
    <w:rsid w:val="007A0CD5"/>
    <w:rsid w:val="007A284F"/>
    <w:rsid w:val="007A2DEB"/>
    <w:rsid w:val="007A338B"/>
    <w:rsid w:val="007A4B81"/>
    <w:rsid w:val="007A4BE2"/>
    <w:rsid w:val="007A59F0"/>
    <w:rsid w:val="007A70F5"/>
    <w:rsid w:val="007B0B66"/>
    <w:rsid w:val="007B1F98"/>
    <w:rsid w:val="007B26BE"/>
    <w:rsid w:val="007B4295"/>
    <w:rsid w:val="007B4424"/>
    <w:rsid w:val="007B626C"/>
    <w:rsid w:val="007B6A61"/>
    <w:rsid w:val="007C00DE"/>
    <w:rsid w:val="007C0B45"/>
    <w:rsid w:val="007C2D7E"/>
    <w:rsid w:val="007C4488"/>
    <w:rsid w:val="007C48F6"/>
    <w:rsid w:val="007C7E75"/>
    <w:rsid w:val="007D0023"/>
    <w:rsid w:val="007D1DB1"/>
    <w:rsid w:val="007D1F38"/>
    <w:rsid w:val="007D3C58"/>
    <w:rsid w:val="007D62CF"/>
    <w:rsid w:val="007D6D50"/>
    <w:rsid w:val="007D6E98"/>
    <w:rsid w:val="007E150B"/>
    <w:rsid w:val="007E1A0A"/>
    <w:rsid w:val="007E1B0A"/>
    <w:rsid w:val="007E25D9"/>
    <w:rsid w:val="007E7B82"/>
    <w:rsid w:val="007E7FB4"/>
    <w:rsid w:val="007F1DC4"/>
    <w:rsid w:val="007F204D"/>
    <w:rsid w:val="007F27D0"/>
    <w:rsid w:val="007F350D"/>
    <w:rsid w:val="007F353E"/>
    <w:rsid w:val="007F58D1"/>
    <w:rsid w:val="007F60C9"/>
    <w:rsid w:val="007F6140"/>
    <w:rsid w:val="007F6BB4"/>
    <w:rsid w:val="007F7C29"/>
    <w:rsid w:val="00801560"/>
    <w:rsid w:val="008019AD"/>
    <w:rsid w:val="008023B0"/>
    <w:rsid w:val="00802C45"/>
    <w:rsid w:val="0080360B"/>
    <w:rsid w:val="00803619"/>
    <w:rsid w:val="0080393F"/>
    <w:rsid w:val="00803D44"/>
    <w:rsid w:val="00804068"/>
    <w:rsid w:val="0080426F"/>
    <w:rsid w:val="00804309"/>
    <w:rsid w:val="00804DB9"/>
    <w:rsid w:val="00807B8F"/>
    <w:rsid w:val="008102F3"/>
    <w:rsid w:val="00811A0B"/>
    <w:rsid w:val="00811CFB"/>
    <w:rsid w:val="00812BBB"/>
    <w:rsid w:val="0081303D"/>
    <w:rsid w:val="008138B9"/>
    <w:rsid w:val="008138D5"/>
    <w:rsid w:val="0081505F"/>
    <w:rsid w:val="00815859"/>
    <w:rsid w:val="00815EDD"/>
    <w:rsid w:val="00820B2E"/>
    <w:rsid w:val="00820C2D"/>
    <w:rsid w:val="00820E16"/>
    <w:rsid w:val="00823987"/>
    <w:rsid w:val="00824C7C"/>
    <w:rsid w:val="008250AB"/>
    <w:rsid w:val="00827821"/>
    <w:rsid w:val="00830ED7"/>
    <w:rsid w:val="00831554"/>
    <w:rsid w:val="0083236C"/>
    <w:rsid w:val="00833453"/>
    <w:rsid w:val="0083430A"/>
    <w:rsid w:val="008352E9"/>
    <w:rsid w:val="008370E1"/>
    <w:rsid w:val="008423A7"/>
    <w:rsid w:val="00847E58"/>
    <w:rsid w:val="00852C51"/>
    <w:rsid w:val="008532B8"/>
    <w:rsid w:val="00853572"/>
    <w:rsid w:val="00855294"/>
    <w:rsid w:val="008558A5"/>
    <w:rsid w:val="00855D8F"/>
    <w:rsid w:val="008561BE"/>
    <w:rsid w:val="0085629C"/>
    <w:rsid w:val="008576E8"/>
    <w:rsid w:val="00860180"/>
    <w:rsid w:val="008605E3"/>
    <w:rsid w:val="00861F6F"/>
    <w:rsid w:val="0086210C"/>
    <w:rsid w:val="00863854"/>
    <w:rsid w:val="008660BF"/>
    <w:rsid w:val="008667E4"/>
    <w:rsid w:val="0086740C"/>
    <w:rsid w:val="00867942"/>
    <w:rsid w:val="0086799E"/>
    <w:rsid w:val="00867D49"/>
    <w:rsid w:val="00867F59"/>
    <w:rsid w:val="0087037E"/>
    <w:rsid w:val="008718A7"/>
    <w:rsid w:val="008738E3"/>
    <w:rsid w:val="00873BBD"/>
    <w:rsid w:val="00874B55"/>
    <w:rsid w:val="00875FA5"/>
    <w:rsid w:val="00876DFE"/>
    <w:rsid w:val="008804D5"/>
    <w:rsid w:val="008824F2"/>
    <w:rsid w:val="0088293B"/>
    <w:rsid w:val="008829E8"/>
    <w:rsid w:val="00882E7E"/>
    <w:rsid w:val="00884788"/>
    <w:rsid w:val="00885ACE"/>
    <w:rsid w:val="00886895"/>
    <w:rsid w:val="00886B71"/>
    <w:rsid w:val="00886C92"/>
    <w:rsid w:val="008878F3"/>
    <w:rsid w:val="00887B22"/>
    <w:rsid w:val="00887B35"/>
    <w:rsid w:val="00891A3E"/>
    <w:rsid w:val="0089207C"/>
    <w:rsid w:val="0089254F"/>
    <w:rsid w:val="008938A4"/>
    <w:rsid w:val="00895328"/>
    <w:rsid w:val="00895B62"/>
    <w:rsid w:val="00897D34"/>
    <w:rsid w:val="008A07DD"/>
    <w:rsid w:val="008A0E72"/>
    <w:rsid w:val="008A34DC"/>
    <w:rsid w:val="008A40B4"/>
    <w:rsid w:val="008A4519"/>
    <w:rsid w:val="008A4B47"/>
    <w:rsid w:val="008A53C7"/>
    <w:rsid w:val="008A598D"/>
    <w:rsid w:val="008A6B14"/>
    <w:rsid w:val="008A6B3A"/>
    <w:rsid w:val="008A6C26"/>
    <w:rsid w:val="008A71F3"/>
    <w:rsid w:val="008A7917"/>
    <w:rsid w:val="008B2369"/>
    <w:rsid w:val="008B389F"/>
    <w:rsid w:val="008B4073"/>
    <w:rsid w:val="008B438B"/>
    <w:rsid w:val="008B4413"/>
    <w:rsid w:val="008B5581"/>
    <w:rsid w:val="008B55A4"/>
    <w:rsid w:val="008B5671"/>
    <w:rsid w:val="008B60A9"/>
    <w:rsid w:val="008B62CA"/>
    <w:rsid w:val="008B64D0"/>
    <w:rsid w:val="008B67A3"/>
    <w:rsid w:val="008B7569"/>
    <w:rsid w:val="008C012A"/>
    <w:rsid w:val="008C180F"/>
    <w:rsid w:val="008C25D4"/>
    <w:rsid w:val="008C2729"/>
    <w:rsid w:val="008C32F8"/>
    <w:rsid w:val="008C3E2D"/>
    <w:rsid w:val="008C5679"/>
    <w:rsid w:val="008C5AC6"/>
    <w:rsid w:val="008C6473"/>
    <w:rsid w:val="008C6FF9"/>
    <w:rsid w:val="008C72F6"/>
    <w:rsid w:val="008C7E5A"/>
    <w:rsid w:val="008C7FB4"/>
    <w:rsid w:val="008D0A5E"/>
    <w:rsid w:val="008D1CA3"/>
    <w:rsid w:val="008D20A4"/>
    <w:rsid w:val="008D2AA9"/>
    <w:rsid w:val="008D2B51"/>
    <w:rsid w:val="008D3A68"/>
    <w:rsid w:val="008D58F3"/>
    <w:rsid w:val="008D6F30"/>
    <w:rsid w:val="008D765A"/>
    <w:rsid w:val="008D7B0D"/>
    <w:rsid w:val="008E01E3"/>
    <w:rsid w:val="008E02FC"/>
    <w:rsid w:val="008E0C1B"/>
    <w:rsid w:val="008E138F"/>
    <w:rsid w:val="008E2282"/>
    <w:rsid w:val="008E2EC4"/>
    <w:rsid w:val="008E3739"/>
    <w:rsid w:val="008E3B21"/>
    <w:rsid w:val="008E4245"/>
    <w:rsid w:val="008E4D63"/>
    <w:rsid w:val="008E5481"/>
    <w:rsid w:val="008E5B67"/>
    <w:rsid w:val="008E628F"/>
    <w:rsid w:val="008E6FD3"/>
    <w:rsid w:val="008E79EF"/>
    <w:rsid w:val="008E7BBD"/>
    <w:rsid w:val="008E7DD9"/>
    <w:rsid w:val="008F2FF6"/>
    <w:rsid w:val="008F3039"/>
    <w:rsid w:val="008F3200"/>
    <w:rsid w:val="008F3C4D"/>
    <w:rsid w:val="008F4ABA"/>
    <w:rsid w:val="008F60BD"/>
    <w:rsid w:val="008F67E2"/>
    <w:rsid w:val="008F6E6A"/>
    <w:rsid w:val="008F6F83"/>
    <w:rsid w:val="008F77A4"/>
    <w:rsid w:val="00900B73"/>
    <w:rsid w:val="00901287"/>
    <w:rsid w:val="00902A39"/>
    <w:rsid w:val="00903CAB"/>
    <w:rsid w:val="00903F98"/>
    <w:rsid w:val="009048CC"/>
    <w:rsid w:val="00905BE6"/>
    <w:rsid w:val="00906655"/>
    <w:rsid w:val="00906D71"/>
    <w:rsid w:val="0091101F"/>
    <w:rsid w:val="00912F95"/>
    <w:rsid w:val="00914177"/>
    <w:rsid w:val="00915005"/>
    <w:rsid w:val="009150E8"/>
    <w:rsid w:val="00915D6C"/>
    <w:rsid w:val="00917727"/>
    <w:rsid w:val="0091775A"/>
    <w:rsid w:val="009204D4"/>
    <w:rsid w:val="00920620"/>
    <w:rsid w:val="00920A10"/>
    <w:rsid w:val="009223D1"/>
    <w:rsid w:val="00922C3A"/>
    <w:rsid w:val="00923D62"/>
    <w:rsid w:val="0092498B"/>
    <w:rsid w:val="00926C35"/>
    <w:rsid w:val="0092707C"/>
    <w:rsid w:val="009278A3"/>
    <w:rsid w:val="00930656"/>
    <w:rsid w:val="00931AC5"/>
    <w:rsid w:val="00932A38"/>
    <w:rsid w:val="00932E4C"/>
    <w:rsid w:val="00935BE2"/>
    <w:rsid w:val="00936E89"/>
    <w:rsid w:val="009374FA"/>
    <w:rsid w:val="009379BA"/>
    <w:rsid w:val="00941FC2"/>
    <w:rsid w:val="00943AB5"/>
    <w:rsid w:val="00943D2E"/>
    <w:rsid w:val="00944338"/>
    <w:rsid w:val="00944759"/>
    <w:rsid w:val="009449FD"/>
    <w:rsid w:val="00944C1C"/>
    <w:rsid w:val="009453A8"/>
    <w:rsid w:val="00945BE6"/>
    <w:rsid w:val="00946BAA"/>
    <w:rsid w:val="00946FE6"/>
    <w:rsid w:val="00947FC7"/>
    <w:rsid w:val="009506FD"/>
    <w:rsid w:val="00951CAC"/>
    <w:rsid w:val="0095203D"/>
    <w:rsid w:val="0095213A"/>
    <w:rsid w:val="009522C7"/>
    <w:rsid w:val="009523E0"/>
    <w:rsid w:val="00952A5A"/>
    <w:rsid w:val="00953101"/>
    <w:rsid w:val="009549ED"/>
    <w:rsid w:val="00955C12"/>
    <w:rsid w:val="00955E55"/>
    <w:rsid w:val="009568C3"/>
    <w:rsid w:val="00957FB2"/>
    <w:rsid w:val="00960157"/>
    <w:rsid w:val="0096199C"/>
    <w:rsid w:val="00962158"/>
    <w:rsid w:val="00962B96"/>
    <w:rsid w:val="00964DA0"/>
    <w:rsid w:val="00965582"/>
    <w:rsid w:val="00970DAD"/>
    <w:rsid w:val="0097157D"/>
    <w:rsid w:val="00971A2D"/>
    <w:rsid w:val="00972C72"/>
    <w:rsid w:val="0097371E"/>
    <w:rsid w:val="00974418"/>
    <w:rsid w:val="00974F37"/>
    <w:rsid w:val="009752A3"/>
    <w:rsid w:val="009753C7"/>
    <w:rsid w:val="009755B6"/>
    <w:rsid w:val="0097756D"/>
    <w:rsid w:val="00977A0E"/>
    <w:rsid w:val="00977FF2"/>
    <w:rsid w:val="00980F37"/>
    <w:rsid w:val="00982AF4"/>
    <w:rsid w:val="00982DCD"/>
    <w:rsid w:val="00983A6E"/>
    <w:rsid w:val="00983A91"/>
    <w:rsid w:val="00985AFE"/>
    <w:rsid w:val="00985B8C"/>
    <w:rsid w:val="009866D6"/>
    <w:rsid w:val="00986EFD"/>
    <w:rsid w:val="009879C8"/>
    <w:rsid w:val="00991CE4"/>
    <w:rsid w:val="00991EC9"/>
    <w:rsid w:val="00992439"/>
    <w:rsid w:val="00993A46"/>
    <w:rsid w:val="00993E19"/>
    <w:rsid w:val="0099432F"/>
    <w:rsid w:val="00994707"/>
    <w:rsid w:val="00995376"/>
    <w:rsid w:val="00995DB2"/>
    <w:rsid w:val="009968FF"/>
    <w:rsid w:val="00996E86"/>
    <w:rsid w:val="00997BD7"/>
    <w:rsid w:val="009A0A40"/>
    <w:rsid w:val="009A0EF1"/>
    <w:rsid w:val="009A127B"/>
    <w:rsid w:val="009A1C1D"/>
    <w:rsid w:val="009A2489"/>
    <w:rsid w:val="009A24A6"/>
    <w:rsid w:val="009A4E1D"/>
    <w:rsid w:val="009A6047"/>
    <w:rsid w:val="009A6416"/>
    <w:rsid w:val="009A6C2E"/>
    <w:rsid w:val="009B27EA"/>
    <w:rsid w:val="009B2B1B"/>
    <w:rsid w:val="009B3356"/>
    <w:rsid w:val="009B3E06"/>
    <w:rsid w:val="009B3E83"/>
    <w:rsid w:val="009B4F8C"/>
    <w:rsid w:val="009B61F2"/>
    <w:rsid w:val="009B6F30"/>
    <w:rsid w:val="009B7F1D"/>
    <w:rsid w:val="009C038B"/>
    <w:rsid w:val="009C06F2"/>
    <w:rsid w:val="009C11C3"/>
    <w:rsid w:val="009C1D25"/>
    <w:rsid w:val="009C2375"/>
    <w:rsid w:val="009C3214"/>
    <w:rsid w:val="009C3820"/>
    <w:rsid w:val="009C3ADC"/>
    <w:rsid w:val="009C46F6"/>
    <w:rsid w:val="009C4AB4"/>
    <w:rsid w:val="009C4C89"/>
    <w:rsid w:val="009C535B"/>
    <w:rsid w:val="009C5FDC"/>
    <w:rsid w:val="009C66FB"/>
    <w:rsid w:val="009C719F"/>
    <w:rsid w:val="009C7637"/>
    <w:rsid w:val="009C7708"/>
    <w:rsid w:val="009C7DFF"/>
    <w:rsid w:val="009D00E0"/>
    <w:rsid w:val="009D2C14"/>
    <w:rsid w:val="009D2E23"/>
    <w:rsid w:val="009D3703"/>
    <w:rsid w:val="009D3FEC"/>
    <w:rsid w:val="009D4357"/>
    <w:rsid w:val="009D43EE"/>
    <w:rsid w:val="009D481C"/>
    <w:rsid w:val="009D79FD"/>
    <w:rsid w:val="009E1354"/>
    <w:rsid w:val="009E31BF"/>
    <w:rsid w:val="009E3DCE"/>
    <w:rsid w:val="009E4CCB"/>
    <w:rsid w:val="009E5037"/>
    <w:rsid w:val="009E579E"/>
    <w:rsid w:val="009E69F5"/>
    <w:rsid w:val="009E6B14"/>
    <w:rsid w:val="009E6D71"/>
    <w:rsid w:val="009E730D"/>
    <w:rsid w:val="009F0950"/>
    <w:rsid w:val="009F0F71"/>
    <w:rsid w:val="009F1D39"/>
    <w:rsid w:val="009F1D69"/>
    <w:rsid w:val="009F213A"/>
    <w:rsid w:val="009F3C5E"/>
    <w:rsid w:val="009F4A55"/>
    <w:rsid w:val="009F51F3"/>
    <w:rsid w:val="009F5AA6"/>
    <w:rsid w:val="009F64A2"/>
    <w:rsid w:val="009F6594"/>
    <w:rsid w:val="009F6C9C"/>
    <w:rsid w:val="009F7E06"/>
    <w:rsid w:val="00A0041F"/>
    <w:rsid w:val="00A00677"/>
    <w:rsid w:val="00A014CA"/>
    <w:rsid w:val="00A01FDF"/>
    <w:rsid w:val="00A02565"/>
    <w:rsid w:val="00A03C17"/>
    <w:rsid w:val="00A05E4D"/>
    <w:rsid w:val="00A07AC8"/>
    <w:rsid w:val="00A10530"/>
    <w:rsid w:val="00A1061F"/>
    <w:rsid w:val="00A12232"/>
    <w:rsid w:val="00A12A7E"/>
    <w:rsid w:val="00A1310F"/>
    <w:rsid w:val="00A13D91"/>
    <w:rsid w:val="00A141AD"/>
    <w:rsid w:val="00A1476B"/>
    <w:rsid w:val="00A15294"/>
    <w:rsid w:val="00A15B81"/>
    <w:rsid w:val="00A15F6B"/>
    <w:rsid w:val="00A16168"/>
    <w:rsid w:val="00A1616F"/>
    <w:rsid w:val="00A163F0"/>
    <w:rsid w:val="00A168F7"/>
    <w:rsid w:val="00A22524"/>
    <w:rsid w:val="00A23051"/>
    <w:rsid w:val="00A2316D"/>
    <w:rsid w:val="00A244F2"/>
    <w:rsid w:val="00A24568"/>
    <w:rsid w:val="00A2546D"/>
    <w:rsid w:val="00A262C1"/>
    <w:rsid w:val="00A262FF"/>
    <w:rsid w:val="00A27557"/>
    <w:rsid w:val="00A3013D"/>
    <w:rsid w:val="00A30680"/>
    <w:rsid w:val="00A30AA7"/>
    <w:rsid w:val="00A30B37"/>
    <w:rsid w:val="00A325BD"/>
    <w:rsid w:val="00A32C5C"/>
    <w:rsid w:val="00A333EF"/>
    <w:rsid w:val="00A336CB"/>
    <w:rsid w:val="00A35521"/>
    <w:rsid w:val="00A35D6A"/>
    <w:rsid w:val="00A35FD7"/>
    <w:rsid w:val="00A36708"/>
    <w:rsid w:val="00A37F64"/>
    <w:rsid w:val="00A409A4"/>
    <w:rsid w:val="00A4179D"/>
    <w:rsid w:val="00A41E9F"/>
    <w:rsid w:val="00A42AAD"/>
    <w:rsid w:val="00A43238"/>
    <w:rsid w:val="00A4365D"/>
    <w:rsid w:val="00A43EF2"/>
    <w:rsid w:val="00A44B66"/>
    <w:rsid w:val="00A46200"/>
    <w:rsid w:val="00A46C9C"/>
    <w:rsid w:val="00A46F80"/>
    <w:rsid w:val="00A5020B"/>
    <w:rsid w:val="00A504F8"/>
    <w:rsid w:val="00A5249D"/>
    <w:rsid w:val="00A569FA"/>
    <w:rsid w:val="00A56ECA"/>
    <w:rsid w:val="00A5730D"/>
    <w:rsid w:val="00A57AB7"/>
    <w:rsid w:val="00A57F4B"/>
    <w:rsid w:val="00A601AC"/>
    <w:rsid w:val="00A62913"/>
    <w:rsid w:val="00A62F30"/>
    <w:rsid w:val="00A633F9"/>
    <w:rsid w:val="00A639A5"/>
    <w:rsid w:val="00A663E0"/>
    <w:rsid w:val="00A665FD"/>
    <w:rsid w:val="00A671D5"/>
    <w:rsid w:val="00A7092A"/>
    <w:rsid w:val="00A70A2C"/>
    <w:rsid w:val="00A70CD9"/>
    <w:rsid w:val="00A70D5A"/>
    <w:rsid w:val="00A70E43"/>
    <w:rsid w:val="00A71FC4"/>
    <w:rsid w:val="00A72441"/>
    <w:rsid w:val="00A72E04"/>
    <w:rsid w:val="00A74125"/>
    <w:rsid w:val="00A74D2F"/>
    <w:rsid w:val="00A75316"/>
    <w:rsid w:val="00A76478"/>
    <w:rsid w:val="00A774CE"/>
    <w:rsid w:val="00A77BAE"/>
    <w:rsid w:val="00A80257"/>
    <w:rsid w:val="00A80713"/>
    <w:rsid w:val="00A81078"/>
    <w:rsid w:val="00A83146"/>
    <w:rsid w:val="00A83898"/>
    <w:rsid w:val="00A840BA"/>
    <w:rsid w:val="00A853E9"/>
    <w:rsid w:val="00A863CB"/>
    <w:rsid w:val="00A868BC"/>
    <w:rsid w:val="00A86E04"/>
    <w:rsid w:val="00A92580"/>
    <w:rsid w:val="00A93C10"/>
    <w:rsid w:val="00A940CE"/>
    <w:rsid w:val="00A9443E"/>
    <w:rsid w:val="00A95B91"/>
    <w:rsid w:val="00A9600E"/>
    <w:rsid w:val="00A96B76"/>
    <w:rsid w:val="00A96DF6"/>
    <w:rsid w:val="00A96F00"/>
    <w:rsid w:val="00AA03F7"/>
    <w:rsid w:val="00AA07E4"/>
    <w:rsid w:val="00AA0C9E"/>
    <w:rsid w:val="00AA0E37"/>
    <w:rsid w:val="00AA1553"/>
    <w:rsid w:val="00AA1802"/>
    <w:rsid w:val="00AA19E7"/>
    <w:rsid w:val="00AA25FF"/>
    <w:rsid w:val="00AA3127"/>
    <w:rsid w:val="00AA3863"/>
    <w:rsid w:val="00AA4B99"/>
    <w:rsid w:val="00AA5E97"/>
    <w:rsid w:val="00AA663F"/>
    <w:rsid w:val="00AA695A"/>
    <w:rsid w:val="00AA6985"/>
    <w:rsid w:val="00AA6B04"/>
    <w:rsid w:val="00AA7036"/>
    <w:rsid w:val="00AA71DF"/>
    <w:rsid w:val="00AA79C8"/>
    <w:rsid w:val="00AB0E2C"/>
    <w:rsid w:val="00AB1D40"/>
    <w:rsid w:val="00AB2433"/>
    <w:rsid w:val="00AB3CA0"/>
    <w:rsid w:val="00AB4AD6"/>
    <w:rsid w:val="00AB4CD7"/>
    <w:rsid w:val="00AB5538"/>
    <w:rsid w:val="00AB5A13"/>
    <w:rsid w:val="00AB606F"/>
    <w:rsid w:val="00AB7172"/>
    <w:rsid w:val="00AC07BE"/>
    <w:rsid w:val="00AC184C"/>
    <w:rsid w:val="00AC35BB"/>
    <w:rsid w:val="00AC3952"/>
    <w:rsid w:val="00AC4452"/>
    <w:rsid w:val="00AC4621"/>
    <w:rsid w:val="00AC4D67"/>
    <w:rsid w:val="00AC5655"/>
    <w:rsid w:val="00AC575C"/>
    <w:rsid w:val="00AC5E47"/>
    <w:rsid w:val="00AD022D"/>
    <w:rsid w:val="00AD0E59"/>
    <w:rsid w:val="00AD374F"/>
    <w:rsid w:val="00AD3D4D"/>
    <w:rsid w:val="00AD41FA"/>
    <w:rsid w:val="00AD4535"/>
    <w:rsid w:val="00AD5AA8"/>
    <w:rsid w:val="00AD6BF4"/>
    <w:rsid w:val="00AD72D7"/>
    <w:rsid w:val="00AE086C"/>
    <w:rsid w:val="00AE1D59"/>
    <w:rsid w:val="00AE2766"/>
    <w:rsid w:val="00AE2E50"/>
    <w:rsid w:val="00AE2F28"/>
    <w:rsid w:val="00AE397F"/>
    <w:rsid w:val="00AE3A69"/>
    <w:rsid w:val="00AE3B36"/>
    <w:rsid w:val="00AE3F29"/>
    <w:rsid w:val="00AE437A"/>
    <w:rsid w:val="00AE4F42"/>
    <w:rsid w:val="00AE5D99"/>
    <w:rsid w:val="00AE786D"/>
    <w:rsid w:val="00AE7F18"/>
    <w:rsid w:val="00AF051E"/>
    <w:rsid w:val="00AF05E0"/>
    <w:rsid w:val="00AF0EAE"/>
    <w:rsid w:val="00AF1658"/>
    <w:rsid w:val="00AF1E1F"/>
    <w:rsid w:val="00AF1FCD"/>
    <w:rsid w:val="00AF1FCF"/>
    <w:rsid w:val="00AF2EA3"/>
    <w:rsid w:val="00AF3432"/>
    <w:rsid w:val="00AF3A42"/>
    <w:rsid w:val="00AF427B"/>
    <w:rsid w:val="00AF4297"/>
    <w:rsid w:val="00AF5840"/>
    <w:rsid w:val="00AF635A"/>
    <w:rsid w:val="00AF6D4E"/>
    <w:rsid w:val="00AF76EE"/>
    <w:rsid w:val="00B009F5"/>
    <w:rsid w:val="00B00B48"/>
    <w:rsid w:val="00B0203B"/>
    <w:rsid w:val="00B021C3"/>
    <w:rsid w:val="00B02333"/>
    <w:rsid w:val="00B02ACE"/>
    <w:rsid w:val="00B02AE4"/>
    <w:rsid w:val="00B02E95"/>
    <w:rsid w:val="00B02FCB"/>
    <w:rsid w:val="00B059DD"/>
    <w:rsid w:val="00B06A31"/>
    <w:rsid w:val="00B078BF"/>
    <w:rsid w:val="00B1019A"/>
    <w:rsid w:val="00B10A57"/>
    <w:rsid w:val="00B11446"/>
    <w:rsid w:val="00B11ECA"/>
    <w:rsid w:val="00B128DD"/>
    <w:rsid w:val="00B1344F"/>
    <w:rsid w:val="00B14203"/>
    <w:rsid w:val="00B143AC"/>
    <w:rsid w:val="00B16C30"/>
    <w:rsid w:val="00B2053A"/>
    <w:rsid w:val="00B20AF1"/>
    <w:rsid w:val="00B21030"/>
    <w:rsid w:val="00B2212E"/>
    <w:rsid w:val="00B2219D"/>
    <w:rsid w:val="00B22339"/>
    <w:rsid w:val="00B22AB4"/>
    <w:rsid w:val="00B2303A"/>
    <w:rsid w:val="00B2324C"/>
    <w:rsid w:val="00B232C7"/>
    <w:rsid w:val="00B233E3"/>
    <w:rsid w:val="00B23ECA"/>
    <w:rsid w:val="00B24A67"/>
    <w:rsid w:val="00B252B1"/>
    <w:rsid w:val="00B25EDF"/>
    <w:rsid w:val="00B31B7A"/>
    <w:rsid w:val="00B32DFD"/>
    <w:rsid w:val="00B33DE8"/>
    <w:rsid w:val="00B3449A"/>
    <w:rsid w:val="00B34530"/>
    <w:rsid w:val="00B3509C"/>
    <w:rsid w:val="00B351F7"/>
    <w:rsid w:val="00B35C3C"/>
    <w:rsid w:val="00B3727F"/>
    <w:rsid w:val="00B3768E"/>
    <w:rsid w:val="00B37B02"/>
    <w:rsid w:val="00B37D84"/>
    <w:rsid w:val="00B41287"/>
    <w:rsid w:val="00B412F2"/>
    <w:rsid w:val="00B42472"/>
    <w:rsid w:val="00B4509A"/>
    <w:rsid w:val="00B46C6C"/>
    <w:rsid w:val="00B4712E"/>
    <w:rsid w:val="00B4754C"/>
    <w:rsid w:val="00B50550"/>
    <w:rsid w:val="00B50D36"/>
    <w:rsid w:val="00B524DB"/>
    <w:rsid w:val="00B52A65"/>
    <w:rsid w:val="00B52E61"/>
    <w:rsid w:val="00B53AB0"/>
    <w:rsid w:val="00B54653"/>
    <w:rsid w:val="00B547F2"/>
    <w:rsid w:val="00B560DE"/>
    <w:rsid w:val="00B569C4"/>
    <w:rsid w:val="00B56BE0"/>
    <w:rsid w:val="00B56D17"/>
    <w:rsid w:val="00B57204"/>
    <w:rsid w:val="00B5796A"/>
    <w:rsid w:val="00B57BC2"/>
    <w:rsid w:val="00B57FD2"/>
    <w:rsid w:val="00B6058B"/>
    <w:rsid w:val="00B6144A"/>
    <w:rsid w:val="00B6188B"/>
    <w:rsid w:val="00B61E27"/>
    <w:rsid w:val="00B625DD"/>
    <w:rsid w:val="00B62AFD"/>
    <w:rsid w:val="00B639CA"/>
    <w:rsid w:val="00B641C1"/>
    <w:rsid w:val="00B65356"/>
    <w:rsid w:val="00B66029"/>
    <w:rsid w:val="00B676A7"/>
    <w:rsid w:val="00B67BAD"/>
    <w:rsid w:val="00B67F2A"/>
    <w:rsid w:val="00B704E0"/>
    <w:rsid w:val="00B70A7D"/>
    <w:rsid w:val="00B717D1"/>
    <w:rsid w:val="00B72919"/>
    <w:rsid w:val="00B73109"/>
    <w:rsid w:val="00B734B6"/>
    <w:rsid w:val="00B73BFE"/>
    <w:rsid w:val="00B73D2F"/>
    <w:rsid w:val="00B740D7"/>
    <w:rsid w:val="00B74326"/>
    <w:rsid w:val="00B7481D"/>
    <w:rsid w:val="00B75AC3"/>
    <w:rsid w:val="00B75F3C"/>
    <w:rsid w:val="00B77009"/>
    <w:rsid w:val="00B7720A"/>
    <w:rsid w:val="00B775AE"/>
    <w:rsid w:val="00B775BF"/>
    <w:rsid w:val="00B81A2F"/>
    <w:rsid w:val="00B82CC4"/>
    <w:rsid w:val="00B833C1"/>
    <w:rsid w:val="00B834C0"/>
    <w:rsid w:val="00B83919"/>
    <w:rsid w:val="00B83FDE"/>
    <w:rsid w:val="00B840C3"/>
    <w:rsid w:val="00B841D6"/>
    <w:rsid w:val="00B87119"/>
    <w:rsid w:val="00B87D38"/>
    <w:rsid w:val="00B90078"/>
    <w:rsid w:val="00B9075F"/>
    <w:rsid w:val="00B914E9"/>
    <w:rsid w:val="00B92212"/>
    <w:rsid w:val="00B92F2F"/>
    <w:rsid w:val="00B938AB"/>
    <w:rsid w:val="00B93E2B"/>
    <w:rsid w:val="00B93F3D"/>
    <w:rsid w:val="00B95331"/>
    <w:rsid w:val="00B95A5B"/>
    <w:rsid w:val="00B96032"/>
    <w:rsid w:val="00B963B2"/>
    <w:rsid w:val="00B977F5"/>
    <w:rsid w:val="00BA033F"/>
    <w:rsid w:val="00BA1ABD"/>
    <w:rsid w:val="00BA1DB6"/>
    <w:rsid w:val="00BA33D7"/>
    <w:rsid w:val="00BA3554"/>
    <w:rsid w:val="00BA3DA9"/>
    <w:rsid w:val="00BA3F07"/>
    <w:rsid w:val="00BA402E"/>
    <w:rsid w:val="00BA4919"/>
    <w:rsid w:val="00BA4F03"/>
    <w:rsid w:val="00BA56E4"/>
    <w:rsid w:val="00BA57FD"/>
    <w:rsid w:val="00BA712F"/>
    <w:rsid w:val="00BA750C"/>
    <w:rsid w:val="00BA7CBB"/>
    <w:rsid w:val="00BB02C1"/>
    <w:rsid w:val="00BB193F"/>
    <w:rsid w:val="00BB1A27"/>
    <w:rsid w:val="00BB38F2"/>
    <w:rsid w:val="00BB5F02"/>
    <w:rsid w:val="00BB6253"/>
    <w:rsid w:val="00BB6D51"/>
    <w:rsid w:val="00BB7818"/>
    <w:rsid w:val="00BB7C72"/>
    <w:rsid w:val="00BC1F64"/>
    <w:rsid w:val="00BC2EAA"/>
    <w:rsid w:val="00BC39F3"/>
    <w:rsid w:val="00BC430A"/>
    <w:rsid w:val="00BC4C0D"/>
    <w:rsid w:val="00BC51C9"/>
    <w:rsid w:val="00BC60C6"/>
    <w:rsid w:val="00BC6BC2"/>
    <w:rsid w:val="00BD17DB"/>
    <w:rsid w:val="00BD24BE"/>
    <w:rsid w:val="00BD2609"/>
    <w:rsid w:val="00BD3023"/>
    <w:rsid w:val="00BD3216"/>
    <w:rsid w:val="00BD3FC1"/>
    <w:rsid w:val="00BD4A93"/>
    <w:rsid w:val="00BD6441"/>
    <w:rsid w:val="00BD64FD"/>
    <w:rsid w:val="00BD6E17"/>
    <w:rsid w:val="00BD79F8"/>
    <w:rsid w:val="00BD7BD3"/>
    <w:rsid w:val="00BE0A8B"/>
    <w:rsid w:val="00BE0B28"/>
    <w:rsid w:val="00BE1FC0"/>
    <w:rsid w:val="00BE310C"/>
    <w:rsid w:val="00BE3498"/>
    <w:rsid w:val="00BE59BA"/>
    <w:rsid w:val="00BE5BC6"/>
    <w:rsid w:val="00BE68DB"/>
    <w:rsid w:val="00BE7134"/>
    <w:rsid w:val="00BE7949"/>
    <w:rsid w:val="00BE7D8A"/>
    <w:rsid w:val="00BF0386"/>
    <w:rsid w:val="00BF173B"/>
    <w:rsid w:val="00BF18F4"/>
    <w:rsid w:val="00BF3224"/>
    <w:rsid w:val="00BF4372"/>
    <w:rsid w:val="00BF7089"/>
    <w:rsid w:val="00BF7FAA"/>
    <w:rsid w:val="00C00093"/>
    <w:rsid w:val="00C009C9"/>
    <w:rsid w:val="00C01F3B"/>
    <w:rsid w:val="00C0298B"/>
    <w:rsid w:val="00C031DD"/>
    <w:rsid w:val="00C03344"/>
    <w:rsid w:val="00C03C92"/>
    <w:rsid w:val="00C03CA6"/>
    <w:rsid w:val="00C05256"/>
    <w:rsid w:val="00C06C36"/>
    <w:rsid w:val="00C1032E"/>
    <w:rsid w:val="00C10E3C"/>
    <w:rsid w:val="00C111E8"/>
    <w:rsid w:val="00C11B90"/>
    <w:rsid w:val="00C12885"/>
    <w:rsid w:val="00C12B55"/>
    <w:rsid w:val="00C1330E"/>
    <w:rsid w:val="00C141D4"/>
    <w:rsid w:val="00C14F90"/>
    <w:rsid w:val="00C1668A"/>
    <w:rsid w:val="00C16B15"/>
    <w:rsid w:val="00C17213"/>
    <w:rsid w:val="00C20685"/>
    <w:rsid w:val="00C20DB8"/>
    <w:rsid w:val="00C20E2F"/>
    <w:rsid w:val="00C214D7"/>
    <w:rsid w:val="00C2224D"/>
    <w:rsid w:val="00C23358"/>
    <w:rsid w:val="00C237B0"/>
    <w:rsid w:val="00C23AA5"/>
    <w:rsid w:val="00C24A7E"/>
    <w:rsid w:val="00C24B98"/>
    <w:rsid w:val="00C2502F"/>
    <w:rsid w:val="00C27FD7"/>
    <w:rsid w:val="00C3158E"/>
    <w:rsid w:val="00C31B12"/>
    <w:rsid w:val="00C32ECB"/>
    <w:rsid w:val="00C333FF"/>
    <w:rsid w:val="00C3382D"/>
    <w:rsid w:val="00C34BF8"/>
    <w:rsid w:val="00C35B33"/>
    <w:rsid w:val="00C36990"/>
    <w:rsid w:val="00C40A25"/>
    <w:rsid w:val="00C40F05"/>
    <w:rsid w:val="00C41732"/>
    <w:rsid w:val="00C41733"/>
    <w:rsid w:val="00C42227"/>
    <w:rsid w:val="00C4285C"/>
    <w:rsid w:val="00C42FC6"/>
    <w:rsid w:val="00C43AFF"/>
    <w:rsid w:val="00C44275"/>
    <w:rsid w:val="00C44C5D"/>
    <w:rsid w:val="00C44EE3"/>
    <w:rsid w:val="00C45008"/>
    <w:rsid w:val="00C453BA"/>
    <w:rsid w:val="00C4568E"/>
    <w:rsid w:val="00C46645"/>
    <w:rsid w:val="00C46CF9"/>
    <w:rsid w:val="00C473E8"/>
    <w:rsid w:val="00C47E31"/>
    <w:rsid w:val="00C505FE"/>
    <w:rsid w:val="00C50683"/>
    <w:rsid w:val="00C50BE7"/>
    <w:rsid w:val="00C52074"/>
    <w:rsid w:val="00C526CD"/>
    <w:rsid w:val="00C52DDC"/>
    <w:rsid w:val="00C5358C"/>
    <w:rsid w:val="00C550B7"/>
    <w:rsid w:val="00C5533F"/>
    <w:rsid w:val="00C55F7C"/>
    <w:rsid w:val="00C56767"/>
    <w:rsid w:val="00C56CD4"/>
    <w:rsid w:val="00C57EE6"/>
    <w:rsid w:val="00C60F09"/>
    <w:rsid w:val="00C61875"/>
    <w:rsid w:val="00C619E3"/>
    <w:rsid w:val="00C61DB4"/>
    <w:rsid w:val="00C61E98"/>
    <w:rsid w:val="00C623A7"/>
    <w:rsid w:val="00C62800"/>
    <w:rsid w:val="00C63C67"/>
    <w:rsid w:val="00C64825"/>
    <w:rsid w:val="00C64DB6"/>
    <w:rsid w:val="00C64DEA"/>
    <w:rsid w:val="00C65C0F"/>
    <w:rsid w:val="00C65EDB"/>
    <w:rsid w:val="00C668C8"/>
    <w:rsid w:val="00C66B9E"/>
    <w:rsid w:val="00C71F7F"/>
    <w:rsid w:val="00C73869"/>
    <w:rsid w:val="00C740BA"/>
    <w:rsid w:val="00C74F5A"/>
    <w:rsid w:val="00C75A54"/>
    <w:rsid w:val="00C75C6B"/>
    <w:rsid w:val="00C75DF5"/>
    <w:rsid w:val="00C778D8"/>
    <w:rsid w:val="00C81707"/>
    <w:rsid w:val="00C828DD"/>
    <w:rsid w:val="00C82A50"/>
    <w:rsid w:val="00C82A6E"/>
    <w:rsid w:val="00C83154"/>
    <w:rsid w:val="00C83594"/>
    <w:rsid w:val="00C83912"/>
    <w:rsid w:val="00C83BFD"/>
    <w:rsid w:val="00C85B7B"/>
    <w:rsid w:val="00C86B40"/>
    <w:rsid w:val="00C8781D"/>
    <w:rsid w:val="00C9169F"/>
    <w:rsid w:val="00C91C08"/>
    <w:rsid w:val="00C91EA2"/>
    <w:rsid w:val="00C949A1"/>
    <w:rsid w:val="00C94A7A"/>
    <w:rsid w:val="00C961E8"/>
    <w:rsid w:val="00C968FB"/>
    <w:rsid w:val="00C96B43"/>
    <w:rsid w:val="00C96D51"/>
    <w:rsid w:val="00C96F30"/>
    <w:rsid w:val="00C9725F"/>
    <w:rsid w:val="00C9758E"/>
    <w:rsid w:val="00CA0A42"/>
    <w:rsid w:val="00CA1758"/>
    <w:rsid w:val="00CA1CB9"/>
    <w:rsid w:val="00CA1FA7"/>
    <w:rsid w:val="00CA2367"/>
    <w:rsid w:val="00CA2595"/>
    <w:rsid w:val="00CA2A7F"/>
    <w:rsid w:val="00CA39BC"/>
    <w:rsid w:val="00CA3BAF"/>
    <w:rsid w:val="00CA40EA"/>
    <w:rsid w:val="00CA4660"/>
    <w:rsid w:val="00CA6EE5"/>
    <w:rsid w:val="00CA7816"/>
    <w:rsid w:val="00CB1472"/>
    <w:rsid w:val="00CB2A4A"/>
    <w:rsid w:val="00CB2BBB"/>
    <w:rsid w:val="00CB301D"/>
    <w:rsid w:val="00CB67CD"/>
    <w:rsid w:val="00CB6863"/>
    <w:rsid w:val="00CC0C0D"/>
    <w:rsid w:val="00CC16A2"/>
    <w:rsid w:val="00CC27F2"/>
    <w:rsid w:val="00CC2E57"/>
    <w:rsid w:val="00CC35AF"/>
    <w:rsid w:val="00CC41A0"/>
    <w:rsid w:val="00CC441D"/>
    <w:rsid w:val="00CC4C99"/>
    <w:rsid w:val="00CC50D5"/>
    <w:rsid w:val="00CC644C"/>
    <w:rsid w:val="00CC69A9"/>
    <w:rsid w:val="00CC6EA3"/>
    <w:rsid w:val="00CC7B70"/>
    <w:rsid w:val="00CD0D1B"/>
    <w:rsid w:val="00CD1B26"/>
    <w:rsid w:val="00CD2FC5"/>
    <w:rsid w:val="00CD321C"/>
    <w:rsid w:val="00CD3828"/>
    <w:rsid w:val="00CD3B24"/>
    <w:rsid w:val="00CD4471"/>
    <w:rsid w:val="00CD50EA"/>
    <w:rsid w:val="00CD6431"/>
    <w:rsid w:val="00CD65C0"/>
    <w:rsid w:val="00CD7CA8"/>
    <w:rsid w:val="00CE00BF"/>
    <w:rsid w:val="00CE13A0"/>
    <w:rsid w:val="00CE30CC"/>
    <w:rsid w:val="00CE387D"/>
    <w:rsid w:val="00CE5B21"/>
    <w:rsid w:val="00CE679F"/>
    <w:rsid w:val="00CE6892"/>
    <w:rsid w:val="00CE6AE2"/>
    <w:rsid w:val="00CF0A6A"/>
    <w:rsid w:val="00CF10F0"/>
    <w:rsid w:val="00CF158D"/>
    <w:rsid w:val="00CF1EA9"/>
    <w:rsid w:val="00CF2003"/>
    <w:rsid w:val="00CF28E9"/>
    <w:rsid w:val="00CF373D"/>
    <w:rsid w:val="00CF48B2"/>
    <w:rsid w:val="00CF54E1"/>
    <w:rsid w:val="00CF66C3"/>
    <w:rsid w:val="00CF6F4A"/>
    <w:rsid w:val="00CF7D5D"/>
    <w:rsid w:val="00D0064B"/>
    <w:rsid w:val="00D00BBE"/>
    <w:rsid w:val="00D024B6"/>
    <w:rsid w:val="00D02548"/>
    <w:rsid w:val="00D02AB1"/>
    <w:rsid w:val="00D031E1"/>
    <w:rsid w:val="00D040BA"/>
    <w:rsid w:val="00D046ED"/>
    <w:rsid w:val="00D04A36"/>
    <w:rsid w:val="00D05282"/>
    <w:rsid w:val="00D053D1"/>
    <w:rsid w:val="00D06697"/>
    <w:rsid w:val="00D06CB2"/>
    <w:rsid w:val="00D06E8B"/>
    <w:rsid w:val="00D0770B"/>
    <w:rsid w:val="00D077EE"/>
    <w:rsid w:val="00D1078B"/>
    <w:rsid w:val="00D134A4"/>
    <w:rsid w:val="00D14284"/>
    <w:rsid w:val="00D14ABD"/>
    <w:rsid w:val="00D14D48"/>
    <w:rsid w:val="00D16B82"/>
    <w:rsid w:val="00D16E45"/>
    <w:rsid w:val="00D20AB7"/>
    <w:rsid w:val="00D20F87"/>
    <w:rsid w:val="00D21273"/>
    <w:rsid w:val="00D2366A"/>
    <w:rsid w:val="00D245DB"/>
    <w:rsid w:val="00D25782"/>
    <w:rsid w:val="00D25DD6"/>
    <w:rsid w:val="00D25F59"/>
    <w:rsid w:val="00D26B1B"/>
    <w:rsid w:val="00D30B0B"/>
    <w:rsid w:val="00D30F3B"/>
    <w:rsid w:val="00D316F6"/>
    <w:rsid w:val="00D32779"/>
    <w:rsid w:val="00D3324D"/>
    <w:rsid w:val="00D3330D"/>
    <w:rsid w:val="00D33F05"/>
    <w:rsid w:val="00D3600D"/>
    <w:rsid w:val="00D362E4"/>
    <w:rsid w:val="00D36740"/>
    <w:rsid w:val="00D372C9"/>
    <w:rsid w:val="00D37B41"/>
    <w:rsid w:val="00D402B3"/>
    <w:rsid w:val="00D40B9D"/>
    <w:rsid w:val="00D41066"/>
    <w:rsid w:val="00D41FBD"/>
    <w:rsid w:val="00D426AD"/>
    <w:rsid w:val="00D45581"/>
    <w:rsid w:val="00D4662C"/>
    <w:rsid w:val="00D47623"/>
    <w:rsid w:val="00D47B35"/>
    <w:rsid w:val="00D51CCE"/>
    <w:rsid w:val="00D5252A"/>
    <w:rsid w:val="00D52590"/>
    <w:rsid w:val="00D52666"/>
    <w:rsid w:val="00D528E5"/>
    <w:rsid w:val="00D53245"/>
    <w:rsid w:val="00D53384"/>
    <w:rsid w:val="00D53754"/>
    <w:rsid w:val="00D538F3"/>
    <w:rsid w:val="00D53EBD"/>
    <w:rsid w:val="00D545DC"/>
    <w:rsid w:val="00D5516A"/>
    <w:rsid w:val="00D5567B"/>
    <w:rsid w:val="00D57ACF"/>
    <w:rsid w:val="00D57C5D"/>
    <w:rsid w:val="00D60D4A"/>
    <w:rsid w:val="00D60E19"/>
    <w:rsid w:val="00D61E97"/>
    <w:rsid w:val="00D62CC6"/>
    <w:rsid w:val="00D63D7F"/>
    <w:rsid w:val="00D647E4"/>
    <w:rsid w:val="00D64868"/>
    <w:rsid w:val="00D64BBA"/>
    <w:rsid w:val="00D657E6"/>
    <w:rsid w:val="00D661F3"/>
    <w:rsid w:val="00D666EA"/>
    <w:rsid w:val="00D67BEE"/>
    <w:rsid w:val="00D70A25"/>
    <w:rsid w:val="00D70F98"/>
    <w:rsid w:val="00D7112B"/>
    <w:rsid w:val="00D71BA4"/>
    <w:rsid w:val="00D73141"/>
    <w:rsid w:val="00D73E7C"/>
    <w:rsid w:val="00D73F1D"/>
    <w:rsid w:val="00D7537E"/>
    <w:rsid w:val="00D76A80"/>
    <w:rsid w:val="00D7746E"/>
    <w:rsid w:val="00D7774D"/>
    <w:rsid w:val="00D779D1"/>
    <w:rsid w:val="00D77BE1"/>
    <w:rsid w:val="00D81512"/>
    <w:rsid w:val="00D81573"/>
    <w:rsid w:val="00D82F83"/>
    <w:rsid w:val="00D83005"/>
    <w:rsid w:val="00D8373D"/>
    <w:rsid w:val="00D83FAF"/>
    <w:rsid w:val="00D858B9"/>
    <w:rsid w:val="00D85C06"/>
    <w:rsid w:val="00D864A5"/>
    <w:rsid w:val="00D86A8D"/>
    <w:rsid w:val="00D86F71"/>
    <w:rsid w:val="00D87114"/>
    <w:rsid w:val="00D90251"/>
    <w:rsid w:val="00D90EB4"/>
    <w:rsid w:val="00D9259E"/>
    <w:rsid w:val="00D92F66"/>
    <w:rsid w:val="00D93C25"/>
    <w:rsid w:val="00D94D0D"/>
    <w:rsid w:val="00D97B3F"/>
    <w:rsid w:val="00D97F0E"/>
    <w:rsid w:val="00DA1C13"/>
    <w:rsid w:val="00DA2594"/>
    <w:rsid w:val="00DA4091"/>
    <w:rsid w:val="00DA5B1E"/>
    <w:rsid w:val="00DB02CD"/>
    <w:rsid w:val="00DB0F40"/>
    <w:rsid w:val="00DB16CF"/>
    <w:rsid w:val="00DB1750"/>
    <w:rsid w:val="00DB2E43"/>
    <w:rsid w:val="00DB3797"/>
    <w:rsid w:val="00DB3AB0"/>
    <w:rsid w:val="00DB3CEE"/>
    <w:rsid w:val="00DB4CF8"/>
    <w:rsid w:val="00DB4DB9"/>
    <w:rsid w:val="00DB5018"/>
    <w:rsid w:val="00DB532B"/>
    <w:rsid w:val="00DB6CBE"/>
    <w:rsid w:val="00DB7241"/>
    <w:rsid w:val="00DB7320"/>
    <w:rsid w:val="00DB7711"/>
    <w:rsid w:val="00DC0F19"/>
    <w:rsid w:val="00DC0FAC"/>
    <w:rsid w:val="00DC1473"/>
    <w:rsid w:val="00DC15F0"/>
    <w:rsid w:val="00DC1D55"/>
    <w:rsid w:val="00DC33D7"/>
    <w:rsid w:val="00DC399C"/>
    <w:rsid w:val="00DC4156"/>
    <w:rsid w:val="00DC4DA1"/>
    <w:rsid w:val="00DC544D"/>
    <w:rsid w:val="00DC5620"/>
    <w:rsid w:val="00DC7BB8"/>
    <w:rsid w:val="00DD0F02"/>
    <w:rsid w:val="00DD22B4"/>
    <w:rsid w:val="00DD2759"/>
    <w:rsid w:val="00DD2B6A"/>
    <w:rsid w:val="00DD33ED"/>
    <w:rsid w:val="00DD3532"/>
    <w:rsid w:val="00DD46FE"/>
    <w:rsid w:val="00DD4A6D"/>
    <w:rsid w:val="00DD5C5F"/>
    <w:rsid w:val="00DD6373"/>
    <w:rsid w:val="00DD649C"/>
    <w:rsid w:val="00DE1240"/>
    <w:rsid w:val="00DE1977"/>
    <w:rsid w:val="00DE209C"/>
    <w:rsid w:val="00DE228A"/>
    <w:rsid w:val="00DE33D6"/>
    <w:rsid w:val="00DE3845"/>
    <w:rsid w:val="00DE5768"/>
    <w:rsid w:val="00DE5F3C"/>
    <w:rsid w:val="00DE659D"/>
    <w:rsid w:val="00DE6EB3"/>
    <w:rsid w:val="00DF0DDB"/>
    <w:rsid w:val="00DF1101"/>
    <w:rsid w:val="00DF17F0"/>
    <w:rsid w:val="00DF1B21"/>
    <w:rsid w:val="00DF1F4B"/>
    <w:rsid w:val="00DF2B13"/>
    <w:rsid w:val="00DF34F2"/>
    <w:rsid w:val="00DF46C1"/>
    <w:rsid w:val="00DF4F57"/>
    <w:rsid w:val="00DF5435"/>
    <w:rsid w:val="00DF657B"/>
    <w:rsid w:val="00DF67C2"/>
    <w:rsid w:val="00DF72BB"/>
    <w:rsid w:val="00DF7D4D"/>
    <w:rsid w:val="00DF7D7B"/>
    <w:rsid w:val="00E0169A"/>
    <w:rsid w:val="00E01809"/>
    <w:rsid w:val="00E0196E"/>
    <w:rsid w:val="00E02AA0"/>
    <w:rsid w:val="00E059F5"/>
    <w:rsid w:val="00E066B4"/>
    <w:rsid w:val="00E07001"/>
    <w:rsid w:val="00E07372"/>
    <w:rsid w:val="00E07435"/>
    <w:rsid w:val="00E07440"/>
    <w:rsid w:val="00E11700"/>
    <w:rsid w:val="00E1210E"/>
    <w:rsid w:val="00E1247E"/>
    <w:rsid w:val="00E12866"/>
    <w:rsid w:val="00E12ADF"/>
    <w:rsid w:val="00E12DE0"/>
    <w:rsid w:val="00E12DFA"/>
    <w:rsid w:val="00E14892"/>
    <w:rsid w:val="00E14FC5"/>
    <w:rsid w:val="00E158E4"/>
    <w:rsid w:val="00E20BF4"/>
    <w:rsid w:val="00E2141F"/>
    <w:rsid w:val="00E239AB"/>
    <w:rsid w:val="00E23E17"/>
    <w:rsid w:val="00E241AD"/>
    <w:rsid w:val="00E25D43"/>
    <w:rsid w:val="00E264C3"/>
    <w:rsid w:val="00E26913"/>
    <w:rsid w:val="00E27194"/>
    <w:rsid w:val="00E27AEA"/>
    <w:rsid w:val="00E321F7"/>
    <w:rsid w:val="00E34E64"/>
    <w:rsid w:val="00E34EEA"/>
    <w:rsid w:val="00E361BA"/>
    <w:rsid w:val="00E366B4"/>
    <w:rsid w:val="00E36951"/>
    <w:rsid w:val="00E37338"/>
    <w:rsid w:val="00E37A76"/>
    <w:rsid w:val="00E40867"/>
    <w:rsid w:val="00E4122A"/>
    <w:rsid w:val="00E424D3"/>
    <w:rsid w:val="00E4298D"/>
    <w:rsid w:val="00E42D0F"/>
    <w:rsid w:val="00E43DC1"/>
    <w:rsid w:val="00E4441F"/>
    <w:rsid w:val="00E459DE"/>
    <w:rsid w:val="00E45F41"/>
    <w:rsid w:val="00E4618A"/>
    <w:rsid w:val="00E506E8"/>
    <w:rsid w:val="00E5105D"/>
    <w:rsid w:val="00E536D0"/>
    <w:rsid w:val="00E55ED6"/>
    <w:rsid w:val="00E56AA9"/>
    <w:rsid w:val="00E6167E"/>
    <w:rsid w:val="00E621A3"/>
    <w:rsid w:val="00E6276E"/>
    <w:rsid w:val="00E63114"/>
    <w:rsid w:val="00E63AF6"/>
    <w:rsid w:val="00E64691"/>
    <w:rsid w:val="00E64FB6"/>
    <w:rsid w:val="00E66670"/>
    <w:rsid w:val="00E67956"/>
    <w:rsid w:val="00E702D4"/>
    <w:rsid w:val="00E705D6"/>
    <w:rsid w:val="00E70C79"/>
    <w:rsid w:val="00E71662"/>
    <w:rsid w:val="00E7185B"/>
    <w:rsid w:val="00E72299"/>
    <w:rsid w:val="00E72FE7"/>
    <w:rsid w:val="00E735F4"/>
    <w:rsid w:val="00E7426E"/>
    <w:rsid w:val="00E7681A"/>
    <w:rsid w:val="00E7696D"/>
    <w:rsid w:val="00E77184"/>
    <w:rsid w:val="00E8022D"/>
    <w:rsid w:val="00E80B06"/>
    <w:rsid w:val="00E80BC6"/>
    <w:rsid w:val="00E81B65"/>
    <w:rsid w:val="00E8406E"/>
    <w:rsid w:val="00E84330"/>
    <w:rsid w:val="00E84A33"/>
    <w:rsid w:val="00E868D9"/>
    <w:rsid w:val="00E87496"/>
    <w:rsid w:val="00E9019A"/>
    <w:rsid w:val="00E92116"/>
    <w:rsid w:val="00E9260E"/>
    <w:rsid w:val="00E92870"/>
    <w:rsid w:val="00E9377E"/>
    <w:rsid w:val="00E93E11"/>
    <w:rsid w:val="00E9518A"/>
    <w:rsid w:val="00E95ABC"/>
    <w:rsid w:val="00E95E7D"/>
    <w:rsid w:val="00E96626"/>
    <w:rsid w:val="00E977FC"/>
    <w:rsid w:val="00EA05A3"/>
    <w:rsid w:val="00EA0C1B"/>
    <w:rsid w:val="00EA1061"/>
    <w:rsid w:val="00EA10B2"/>
    <w:rsid w:val="00EA2169"/>
    <w:rsid w:val="00EA2E6E"/>
    <w:rsid w:val="00EA3690"/>
    <w:rsid w:val="00EA3D41"/>
    <w:rsid w:val="00EA560D"/>
    <w:rsid w:val="00EA586B"/>
    <w:rsid w:val="00EB3A6A"/>
    <w:rsid w:val="00EB419D"/>
    <w:rsid w:val="00EB432C"/>
    <w:rsid w:val="00EB46EE"/>
    <w:rsid w:val="00EB4D33"/>
    <w:rsid w:val="00EB59E7"/>
    <w:rsid w:val="00EB7497"/>
    <w:rsid w:val="00EB77FE"/>
    <w:rsid w:val="00EC2373"/>
    <w:rsid w:val="00EC5598"/>
    <w:rsid w:val="00EC625D"/>
    <w:rsid w:val="00EC693E"/>
    <w:rsid w:val="00EC6DC4"/>
    <w:rsid w:val="00EC7B65"/>
    <w:rsid w:val="00EC7BFF"/>
    <w:rsid w:val="00ED001D"/>
    <w:rsid w:val="00ED0C11"/>
    <w:rsid w:val="00ED11FF"/>
    <w:rsid w:val="00ED1A93"/>
    <w:rsid w:val="00ED36CC"/>
    <w:rsid w:val="00ED40BB"/>
    <w:rsid w:val="00ED5C24"/>
    <w:rsid w:val="00ED618D"/>
    <w:rsid w:val="00ED623B"/>
    <w:rsid w:val="00ED6A96"/>
    <w:rsid w:val="00ED7914"/>
    <w:rsid w:val="00EE1139"/>
    <w:rsid w:val="00EE190C"/>
    <w:rsid w:val="00EE2FBF"/>
    <w:rsid w:val="00EE4010"/>
    <w:rsid w:val="00EE4BD3"/>
    <w:rsid w:val="00EE5DE2"/>
    <w:rsid w:val="00EE61EF"/>
    <w:rsid w:val="00EE75C2"/>
    <w:rsid w:val="00EE7F7C"/>
    <w:rsid w:val="00EF0EE0"/>
    <w:rsid w:val="00EF212F"/>
    <w:rsid w:val="00EF22C7"/>
    <w:rsid w:val="00EF23C8"/>
    <w:rsid w:val="00EF2A06"/>
    <w:rsid w:val="00EF313E"/>
    <w:rsid w:val="00EF33ED"/>
    <w:rsid w:val="00EF4687"/>
    <w:rsid w:val="00EF5C7A"/>
    <w:rsid w:val="00EF7169"/>
    <w:rsid w:val="00F002DC"/>
    <w:rsid w:val="00F00C53"/>
    <w:rsid w:val="00F01158"/>
    <w:rsid w:val="00F0237A"/>
    <w:rsid w:val="00F0268A"/>
    <w:rsid w:val="00F02D5C"/>
    <w:rsid w:val="00F054DA"/>
    <w:rsid w:val="00F055CC"/>
    <w:rsid w:val="00F05772"/>
    <w:rsid w:val="00F11471"/>
    <w:rsid w:val="00F1307A"/>
    <w:rsid w:val="00F1371C"/>
    <w:rsid w:val="00F14490"/>
    <w:rsid w:val="00F15C70"/>
    <w:rsid w:val="00F16107"/>
    <w:rsid w:val="00F16BFC"/>
    <w:rsid w:val="00F16CE7"/>
    <w:rsid w:val="00F17935"/>
    <w:rsid w:val="00F179CA"/>
    <w:rsid w:val="00F17CC9"/>
    <w:rsid w:val="00F20E9B"/>
    <w:rsid w:val="00F210BE"/>
    <w:rsid w:val="00F216BB"/>
    <w:rsid w:val="00F22066"/>
    <w:rsid w:val="00F22E45"/>
    <w:rsid w:val="00F248B0"/>
    <w:rsid w:val="00F25CD9"/>
    <w:rsid w:val="00F25DE2"/>
    <w:rsid w:val="00F31A6A"/>
    <w:rsid w:val="00F31B4E"/>
    <w:rsid w:val="00F32031"/>
    <w:rsid w:val="00F337AF"/>
    <w:rsid w:val="00F33E3C"/>
    <w:rsid w:val="00F34262"/>
    <w:rsid w:val="00F344C4"/>
    <w:rsid w:val="00F34BF9"/>
    <w:rsid w:val="00F352EB"/>
    <w:rsid w:val="00F36D46"/>
    <w:rsid w:val="00F37D92"/>
    <w:rsid w:val="00F428A7"/>
    <w:rsid w:val="00F43C52"/>
    <w:rsid w:val="00F45087"/>
    <w:rsid w:val="00F45D9F"/>
    <w:rsid w:val="00F464FC"/>
    <w:rsid w:val="00F466F3"/>
    <w:rsid w:val="00F4736F"/>
    <w:rsid w:val="00F4770F"/>
    <w:rsid w:val="00F47EE4"/>
    <w:rsid w:val="00F50490"/>
    <w:rsid w:val="00F5187E"/>
    <w:rsid w:val="00F52128"/>
    <w:rsid w:val="00F5292F"/>
    <w:rsid w:val="00F5331A"/>
    <w:rsid w:val="00F5396C"/>
    <w:rsid w:val="00F558BB"/>
    <w:rsid w:val="00F55B43"/>
    <w:rsid w:val="00F55F0B"/>
    <w:rsid w:val="00F62088"/>
    <w:rsid w:val="00F6376E"/>
    <w:rsid w:val="00F638DA"/>
    <w:rsid w:val="00F6474F"/>
    <w:rsid w:val="00F64C0A"/>
    <w:rsid w:val="00F663E2"/>
    <w:rsid w:val="00F67116"/>
    <w:rsid w:val="00F7080D"/>
    <w:rsid w:val="00F71BDB"/>
    <w:rsid w:val="00F71DB5"/>
    <w:rsid w:val="00F731F7"/>
    <w:rsid w:val="00F73268"/>
    <w:rsid w:val="00F7503D"/>
    <w:rsid w:val="00F75442"/>
    <w:rsid w:val="00F76DC8"/>
    <w:rsid w:val="00F76F4F"/>
    <w:rsid w:val="00F7752A"/>
    <w:rsid w:val="00F80F84"/>
    <w:rsid w:val="00F81282"/>
    <w:rsid w:val="00F813BE"/>
    <w:rsid w:val="00F83591"/>
    <w:rsid w:val="00F839B8"/>
    <w:rsid w:val="00F84064"/>
    <w:rsid w:val="00F845F6"/>
    <w:rsid w:val="00F84901"/>
    <w:rsid w:val="00F84A76"/>
    <w:rsid w:val="00F860AF"/>
    <w:rsid w:val="00F867C1"/>
    <w:rsid w:val="00F875E8"/>
    <w:rsid w:val="00F87D5C"/>
    <w:rsid w:val="00F91EC5"/>
    <w:rsid w:val="00F9258F"/>
    <w:rsid w:val="00F9298B"/>
    <w:rsid w:val="00F93175"/>
    <w:rsid w:val="00F94C73"/>
    <w:rsid w:val="00F957B7"/>
    <w:rsid w:val="00F969A5"/>
    <w:rsid w:val="00F96CE2"/>
    <w:rsid w:val="00FA0904"/>
    <w:rsid w:val="00FA0BE7"/>
    <w:rsid w:val="00FA0CA5"/>
    <w:rsid w:val="00FA19D9"/>
    <w:rsid w:val="00FA1B8F"/>
    <w:rsid w:val="00FA2ADA"/>
    <w:rsid w:val="00FA2D32"/>
    <w:rsid w:val="00FA3A94"/>
    <w:rsid w:val="00FA49A4"/>
    <w:rsid w:val="00FA4BCC"/>
    <w:rsid w:val="00FA526D"/>
    <w:rsid w:val="00FA5EE0"/>
    <w:rsid w:val="00FA7877"/>
    <w:rsid w:val="00FA7AD5"/>
    <w:rsid w:val="00FA7FDC"/>
    <w:rsid w:val="00FB0A30"/>
    <w:rsid w:val="00FB2450"/>
    <w:rsid w:val="00FB24AE"/>
    <w:rsid w:val="00FB28B2"/>
    <w:rsid w:val="00FB3395"/>
    <w:rsid w:val="00FB3E9A"/>
    <w:rsid w:val="00FB4D99"/>
    <w:rsid w:val="00FB67CD"/>
    <w:rsid w:val="00FB7CF8"/>
    <w:rsid w:val="00FC0844"/>
    <w:rsid w:val="00FC0BE2"/>
    <w:rsid w:val="00FC1BEB"/>
    <w:rsid w:val="00FC1E6B"/>
    <w:rsid w:val="00FC6CC0"/>
    <w:rsid w:val="00FC6DE1"/>
    <w:rsid w:val="00FC72A7"/>
    <w:rsid w:val="00FC7A97"/>
    <w:rsid w:val="00FC7B6B"/>
    <w:rsid w:val="00FC7C13"/>
    <w:rsid w:val="00FD0293"/>
    <w:rsid w:val="00FD0ADF"/>
    <w:rsid w:val="00FD123A"/>
    <w:rsid w:val="00FD1CA3"/>
    <w:rsid w:val="00FD25EF"/>
    <w:rsid w:val="00FD39CA"/>
    <w:rsid w:val="00FD4B33"/>
    <w:rsid w:val="00FD4BC2"/>
    <w:rsid w:val="00FD4EFC"/>
    <w:rsid w:val="00FD5626"/>
    <w:rsid w:val="00FD5910"/>
    <w:rsid w:val="00FD5E2A"/>
    <w:rsid w:val="00FD69A0"/>
    <w:rsid w:val="00FD7154"/>
    <w:rsid w:val="00FD7B5E"/>
    <w:rsid w:val="00FD7CB5"/>
    <w:rsid w:val="00FE12B0"/>
    <w:rsid w:val="00FE25B6"/>
    <w:rsid w:val="00FE2922"/>
    <w:rsid w:val="00FE2AAD"/>
    <w:rsid w:val="00FE5FDC"/>
    <w:rsid w:val="00FE67BA"/>
    <w:rsid w:val="00FE6DEA"/>
    <w:rsid w:val="00FF2434"/>
    <w:rsid w:val="00FF25E5"/>
    <w:rsid w:val="00FF2A6C"/>
    <w:rsid w:val="00FF2E7F"/>
    <w:rsid w:val="00FF30FE"/>
    <w:rsid w:val="00FF61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v:textbox inset="0,2mm,0,0"/>
    </o:shapedefaults>
    <o:shapelayout v:ext="edit">
      <o:idmap v:ext="edit" data="1"/>
    </o:shapelayout>
  </w:shapeDefaults>
  <w:decimalSymbol w:val=","/>
  <w:listSeparator w:val=";"/>
  <w14:docId w14:val="1D9DAB54"/>
  <w15:docId w15:val="{9A57D1A6-9BAA-439D-B5CB-C82D24FE2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heading 1" w:uiPriority="9"/>
    <w:lsdException w:name="heading 3" w:uiPriority="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6F724A"/>
    <w:pPr>
      <w:widowControl w:val="0"/>
      <w:jc w:val="both"/>
    </w:pPr>
    <w:rPr>
      <w:kern w:val="2"/>
      <w:sz w:val="21"/>
    </w:rPr>
  </w:style>
  <w:style w:type="paragraph" w:styleId="Heading1">
    <w:name w:val="heading 1"/>
    <w:basedOn w:val="Normal"/>
    <w:next w:val="Normal"/>
    <w:link w:val="Heading1Char"/>
    <w:uiPriority w:val="9"/>
    <w:rsid w:val="006F39B0"/>
    <w:pPr>
      <w:keepNext/>
      <w:keepLines/>
      <w:spacing w:before="340" w:after="330" w:line="578" w:lineRule="auto"/>
      <w:outlineLvl w:val="0"/>
    </w:pPr>
    <w:rPr>
      <w:b/>
      <w:kern w:val="44"/>
      <w:sz w:val="44"/>
    </w:rPr>
  </w:style>
  <w:style w:type="paragraph" w:styleId="Heading2">
    <w:name w:val="heading 2"/>
    <w:aliases w:val="Sec"/>
    <w:basedOn w:val="Heading1"/>
    <w:link w:val="Heading2Char1"/>
    <w:rsid w:val="006F39B0"/>
    <w:pPr>
      <w:keepLines w:val="0"/>
      <w:widowControl/>
      <w:autoSpaceDE w:val="0"/>
      <w:autoSpaceDN w:val="0"/>
      <w:adjustRightInd w:val="0"/>
      <w:spacing w:before="240" w:after="120" w:line="360" w:lineRule="auto"/>
      <w:jc w:val="left"/>
      <w:outlineLvl w:val="1"/>
    </w:pPr>
    <w:rPr>
      <w:color w:val="000000"/>
      <w:kern w:val="0"/>
      <w:sz w:val="28"/>
    </w:rPr>
  </w:style>
  <w:style w:type="paragraph" w:styleId="Heading3">
    <w:name w:val="heading 3"/>
    <w:basedOn w:val="Heading2"/>
    <w:link w:val="Heading3Char"/>
    <w:uiPriority w:val="9"/>
    <w:rsid w:val="006F39B0"/>
    <w:pPr>
      <w:widowControl w:val="0"/>
      <w:outlineLvl w:val="2"/>
    </w:pPr>
    <w:rPr>
      <w:sz w:val="26"/>
    </w:rPr>
  </w:style>
  <w:style w:type="paragraph" w:styleId="Heading4">
    <w:name w:val="heading 4"/>
    <w:basedOn w:val="Normal"/>
    <w:next w:val="Normal"/>
    <w:rsid w:val="006F39B0"/>
    <w:pPr>
      <w:keepNext/>
      <w:adjustRightInd w:val="0"/>
      <w:snapToGrid w:val="0"/>
      <w:spacing w:line="300" w:lineRule="exact"/>
      <w:ind w:firstLineChars="200" w:firstLine="412"/>
      <w:outlineLvl w:val="3"/>
    </w:pPr>
    <w:rPr>
      <w:b/>
    </w:rPr>
  </w:style>
  <w:style w:type="paragraph" w:styleId="Heading5">
    <w:name w:val="heading 5"/>
    <w:basedOn w:val="Normal"/>
    <w:next w:val="Normal"/>
    <w:rsid w:val="006F39B0"/>
    <w:pPr>
      <w:keepNext/>
      <w:outlineLvl w:val="4"/>
    </w:pPr>
    <w:rPr>
      <w:rFonts w:ascii="SimSun" w:hAnsi="SimSun"/>
      <w:b/>
      <w:bCs/>
      <w:color w:val="000000"/>
    </w:rPr>
  </w:style>
  <w:style w:type="paragraph" w:styleId="Heading6">
    <w:name w:val="heading 6"/>
    <w:basedOn w:val="Normal"/>
    <w:next w:val="Normal"/>
    <w:rsid w:val="006F39B0"/>
    <w:pPr>
      <w:keepNext/>
      <w:spacing w:beforeLines="50" w:line="300" w:lineRule="exact"/>
      <w:jc w:val="center"/>
      <w:outlineLvl w:val="5"/>
    </w:pPr>
    <w:rPr>
      <w:b/>
      <w:bCs/>
      <w:sz w:val="28"/>
      <w:szCs w:val="24"/>
    </w:rPr>
  </w:style>
  <w:style w:type="paragraph" w:styleId="Heading7">
    <w:name w:val="heading 7"/>
    <w:basedOn w:val="Normal"/>
    <w:next w:val="Normal"/>
    <w:rsid w:val="006F39B0"/>
    <w:pPr>
      <w:keepNext/>
      <w:spacing w:line="300" w:lineRule="exact"/>
      <w:jc w:val="center"/>
      <w:outlineLvl w:val="6"/>
    </w:pPr>
    <w:rPr>
      <w:sz w:val="28"/>
      <w:szCs w:val="24"/>
    </w:rPr>
  </w:style>
  <w:style w:type="paragraph" w:styleId="Heading8">
    <w:name w:val="heading 8"/>
    <w:basedOn w:val="Normal"/>
    <w:next w:val="Normal"/>
    <w:rsid w:val="006F39B0"/>
    <w:pPr>
      <w:keepNext/>
      <w:adjustRightInd w:val="0"/>
      <w:snapToGrid w:val="0"/>
      <w:spacing w:line="432" w:lineRule="auto"/>
      <w:jc w:val="center"/>
      <w:outlineLvl w:val="7"/>
    </w:pPr>
    <w:rPr>
      <w:i/>
      <w:iCs/>
      <w:sz w:val="24"/>
    </w:rPr>
  </w:style>
  <w:style w:type="paragraph" w:styleId="Heading9">
    <w:name w:val="heading 9"/>
    <w:basedOn w:val="Normal"/>
    <w:next w:val="Normal"/>
    <w:rsid w:val="006F39B0"/>
    <w:pPr>
      <w:keepNext/>
      <w:adjustRightInd w:val="0"/>
      <w:snapToGrid w:val="0"/>
      <w:spacing w:line="300" w:lineRule="exact"/>
      <w:ind w:firstLineChars="200" w:firstLine="471"/>
      <w:outlineLvl w:val="8"/>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63D2"/>
    <w:rPr>
      <w:b/>
      <w:kern w:val="44"/>
      <w:sz w:val="44"/>
    </w:rPr>
  </w:style>
  <w:style w:type="character" w:customStyle="1" w:styleId="Heading2Char1">
    <w:name w:val="Heading 2 Char1"/>
    <w:aliases w:val="Sec Char"/>
    <w:link w:val="Heading2"/>
    <w:locked/>
    <w:rsid w:val="004B63D2"/>
    <w:rPr>
      <w:b/>
      <w:color w:val="000000"/>
      <w:sz w:val="28"/>
    </w:rPr>
  </w:style>
  <w:style w:type="character" w:customStyle="1" w:styleId="Heading3Char">
    <w:name w:val="Heading 3 Char"/>
    <w:link w:val="Heading3"/>
    <w:uiPriority w:val="9"/>
    <w:locked/>
    <w:rsid w:val="004B63D2"/>
    <w:rPr>
      <w:b/>
      <w:color w:val="000000"/>
      <w:sz w:val="26"/>
    </w:rPr>
  </w:style>
  <w:style w:type="paragraph" w:styleId="BodyText">
    <w:name w:val="Body Text"/>
    <w:basedOn w:val="Normal"/>
    <w:link w:val="BodyTextChar"/>
    <w:rsid w:val="006F39B0"/>
    <w:pPr>
      <w:jc w:val="center"/>
    </w:pPr>
    <w:rPr>
      <w:sz w:val="36"/>
    </w:rPr>
  </w:style>
  <w:style w:type="character" w:customStyle="1" w:styleId="BodyTextChar">
    <w:name w:val="Body Text Char"/>
    <w:link w:val="BodyText"/>
    <w:locked/>
    <w:rsid w:val="00247981"/>
    <w:rPr>
      <w:rFonts w:eastAsia="SimSun"/>
      <w:kern w:val="2"/>
      <w:sz w:val="36"/>
      <w:lang w:val="en-US" w:eastAsia="zh-CN" w:bidi="ar-SA"/>
    </w:rPr>
  </w:style>
  <w:style w:type="paragraph" w:styleId="NormalIndent">
    <w:name w:val="Normal Indent"/>
    <w:basedOn w:val="Normal"/>
    <w:rsid w:val="006F39B0"/>
    <w:pPr>
      <w:ind w:firstLine="420"/>
    </w:pPr>
  </w:style>
  <w:style w:type="paragraph" w:styleId="BodyText3">
    <w:name w:val="Body Text 3"/>
    <w:basedOn w:val="Normal"/>
    <w:rsid w:val="006F39B0"/>
    <w:pPr>
      <w:widowControl/>
      <w:autoSpaceDE w:val="0"/>
      <w:autoSpaceDN w:val="0"/>
      <w:adjustRightInd w:val="0"/>
    </w:pPr>
    <w:rPr>
      <w:rFonts w:ascii="SimSun"/>
      <w:kern w:val="0"/>
      <w:sz w:val="28"/>
    </w:rPr>
  </w:style>
  <w:style w:type="paragraph" w:styleId="BodyText2">
    <w:name w:val="Body Text 2"/>
    <w:basedOn w:val="Normal"/>
    <w:link w:val="BodyText2Char"/>
    <w:rsid w:val="006F39B0"/>
    <w:pPr>
      <w:widowControl/>
      <w:autoSpaceDE w:val="0"/>
      <w:autoSpaceDN w:val="0"/>
      <w:adjustRightInd w:val="0"/>
    </w:pPr>
    <w:rPr>
      <w:kern w:val="0"/>
      <w:sz w:val="24"/>
    </w:rPr>
  </w:style>
  <w:style w:type="character" w:customStyle="1" w:styleId="BodyText2Char">
    <w:name w:val="Body Text 2 Char"/>
    <w:link w:val="BodyText2"/>
    <w:locked/>
    <w:rsid w:val="00247981"/>
    <w:rPr>
      <w:rFonts w:eastAsia="SimSun"/>
      <w:sz w:val="24"/>
      <w:lang w:val="en-US" w:eastAsia="zh-CN" w:bidi="ar-SA"/>
    </w:rPr>
  </w:style>
  <w:style w:type="paragraph" w:styleId="Footer">
    <w:name w:val="footer"/>
    <w:basedOn w:val="Normal"/>
    <w:link w:val="FooterChar1"/>
    <w:uiPriority w:val="99"/>
    <w:rsid w:val="006F39B0"/>
    <w:pPr>
      <w:tabs>
        <w:tab w:val="center" w:pos="4320"/>
        <w:tab w:val="right" w:pos="8640"/>
      </w:tabs>
      <w:snapToGrid w:val="0"/>
      <w:jc w:val="left"/>
    </w:pPr>
    <w:rPr>
      <w:sz w:val="18"/>
    </w:rPr>
  </w:style>
  <w:style w:type="character" w:customStyle="1" w:styleId="FooterChar1">
    <w:name w:val="Footer Char1"/>
    <w:link w:val="Footer"/>
    <w:uiPriority w:val="99"/>
    <w:locked/>
    <w:rsid w:val="004B63D2"/>
    <w:rPr>
      <w:kern w:val="2"/>
      <w:sz w:val="18"/>
    </w:rPr>
  </w:style>
  <w:style w:type="character" w:styleId="PageNumber">
    <w:name w:val="page number"/>
    <w:basedOn w:val="DefaultParagraphFont"/>
    <w:rsid w:val="006F39B0"/>
  </w:style>
  <w:style w:type="paragraph" w:styleId="TableofFigures">
    <w:name w:val="table of figures"/>
    <w:basedOn w:val="Normal"/>
    <w:next w:val="Normal"/>
    <w:semiHidden/>
    <w:rsid w:val="006F39B0"/>
    <w:pPr>
      <w:widowControl/>
      <w:autoSpaceDE w:val="0"/>
      <w:autoSpaceDN w:val="0"/>
      <w:adjustRightInd w:val="0"/>
      <w:ind w:left="840" w:hanging="840"/>
    </w:pPr>
    <w:rPr>
      <w:kern w:val="0"/>
      <w:sz w:val="24"/>
    </w:rPr>
  </w:style>
  <w:style w:type="paragraph" w:styleId="Header">
    <w:name w:val="header"/>
    <w:basedOn w:val="Normal"/>
    <w:link w:val="HeaderChar"/>
    <w:uiPriority w:val="99"/>
    <w:rsid w:val="006F39B0"/>
    <w:pPr>
      <w:pBdr>
        <w:bottom w:val="single" w:sz="4"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4B63D2"/>
    <w:rPr>
      <w:kern w:val="2"/>
      <w:sz w:val="18"/>
      <w:szCs w:val="18"/>
    </w:rPr>
  </w:style>
  <w:style w:type="paragraph" w:styleId="BodyTextIndent">
    <w:name w:val="Body Text Indent"/>
    <w:basedOn w:val="Normal"/>
    <w:rsid w:val="006F39B0"/>
    <w:pPr>
      <w:adjustRightInd w:val="0"/>
      <w:snapToGrid w:val="0"/>
      <w:spacing w:line="300" w:lineRule="exact"/>
      <w:ind w:firstLineChars="200" w:firstLine="480"/>
    </w:pPr>
    <w:rPr>
      <w:sz w:val="24"/>
    </w:rPr>
  </w:style>
  <w:style w:type="character" w:styleId="CommentReference">
    <w:name w:val="annotation reference"/>
    <w:rsid w:val="006F39B0"/>
    <w:rPr>
      <w:sz w:val="16"/>
    </w:rPr>
  </w:style>
  <w:style w:type="paragraph" w:styleId="CommentText">
    <w:name w:val="annotation text"/>
    <w:basedOn w:val="Normal"/>
    <w:link w:val="CommentTextChar"/>
    <w:uiPriority w:val="99"/>
    <w:rsid w:val="006F39B0"/>
    <w:pPr>
      <w:widowControl/>
      <w:overflowPunct w:val="0"/>
      <w:autoSpaceDE w:val="0"/>
      <w:autoSpaceDN w:val="0"/>
      <w:adjustRightInd w:val="0"/>
      <w:jc w:val="left"/>
      <w:textAlignment w:val="baseline"/>
    </w:pPr>
    <w:rPr>
      <w:kern w:val="0"/>
      <w:sz w:val="20"/>
      <w:lang w:eastAsia="en-US"/>
    </w:rPr>
  </w:style>
  <w:style w:type="character" w:customStyle="1" w:styleId="CommentTextChar">
    <w:name w:val="Comment Text Char"/>
    <w:link w:val="CommentText"/>
    <w:uiPriority w:val="99"/>
    <w:rsid w:val="004B63D2"/>
    <w:rPr>
      <w:lang w:eastAsia="en-US"/>
    </w:rPr>
  </w:style>
  <w:style w:type="character" w:styleId="Strong">
    <w:name w:val="Strong"/>
    <w:rsid w:val="006F39B0"/>
    <w:rPr>
      <w:b/>
      <w:bCs/>
    </w:rPr>
  </w:style>
  <w:style w:type="paragraph" w:styleId="BodyTextIndent2">
    <w:name w:val="Body Text Indent 2"/>
    <w:basedOn w:val="Normal"/>
    <w:link w:val="BodyTextIndent2Char"/>
    <w:rsid w:val="006F39B0"/>
    <w:pPr>
      <w:widowControl/>
      <w:overflowPunct w:val="0"/>
      <w:autoSpaceDE w:val="0"/>
      <w:autoSpaceDN w:val="0"/>
      <w:adjustRightInd w:val="0"/>
      <w:spacing w:line="300" w:lineRule="exact"/>
      <w:ind w:firstLineChars="200" w:firstLine="480"/>
      <w:textAlignment w:val="baseline"/>
    </w:pPr>
    <w:rPr>
      <w:kern w:val="0"/>
      <w:sz w:val="24"/>
      <w:lang w:eastAsia="en-US"/>
    </w:rPr>
  </w:style>
  <w:style w:type="character" w:customStyle="1" w:styleId="BodyTextIndent2Char">
    <w:name w:val="Body Text Indent 2 Char"/>
    <w:link w:val="BodyTextIndent2"/>
    <w:locked/>
    <w:rsid w:val="00247981"/>
    <w:rPr>
      <w:rFonts w:eastAsia="SimSun"/>
      <w:sz w:val="24"/>
      <w:lang w:val="en-US" w:eastAsia="en-US" w:bidi="ar-SA"/>
    </w:rPr>
  </w:style>
  <w:style w:type="paragraph" w:styleId="Title">
    <w:name w:val="Title"/>
    <w:basedOn w:val="Normal"/>
    <w:link w:val="TitleChar"/>
    <w:qFormat/>
    <w:rsid w:val="006F39B0"/>
    <w:pPr>
      <w:jc w:val="center"/>
    </w:pPr>
    <w:rPr>
      <w:b/>
      <w:bCs/>
      <w:sz w:val="24"/>
    </w:rPr>
  </w:style>
  <w:style w:type="character" w:customStyle="1" w:styleId="TitleChar">
    <w:name w:val="Title Char"/>
    <w:link w:val="Title"/>
    <w:locked/>
    <w:rsid w:val="00247981"/>
    <w:rPr>
      <w:rFonts w:eastAsia="SimSun"/>
      <w:b/>
      <w:bCs/>
      <w:kern w:val="2"/>
      <w:sz w:val="24"/>
      <w:lang w:val="en-US" w:eastAsia="zh-CN" w:bidi="ar-SA"/>
    </w:rPr>
  </w:style>
  <w:style w:type="character" w:styleId="Hyperlink">
    <w:name w:val="Hyperlink"/>
    <w:rsid w:val="006F39B0"/>
    <w:rPr>
      <w:color w:val="0000FF"/>
      <w:u w:val="single"/>
    </w:rPr>
  </w:style>
  <w:style w:type="paragraph" w:styleId="BodyTextIndent3">
    <w:name w:val="Body Text Indent 3"/>
    <w:basedOn w:val="Normal"/>
    <w:rsid w:val="006F39B0"/>
    <w:pPr>
      <w:adjustRightInd w:val="0"/>
      <w:snapToGrid w:val="0"/>
      <w:spacing w:line="300" w:lineRule="exact"/>
      <w:ind w:firstLineChars="200" w:firstLine="420"/>
    </w:pPr>
  </w:style>
  <w:style w:type="character" w:styleId="FootnoteReference">
    <w:name w:val="footnote reference"/>
    <w:rsid w:val="006F39B0"/>
    <w:rPr>
      <w:vertAlign w:val="superscript"/>
    </w:rPr>
  </w:style>
  <w:style w:type="paragraph" w:styleId="FootnoteText">
    <w:name w:val="footnote text"/>
    <w:basedOn w:val="Normal"/>
    <w:link w:val="FootnoteTextChar"/>
    <w:uiPriority w:val="99"/>
    <w:rsid w:val="006F39B0"/>
    <w:pPr>
      <w:snapToGrid w:val="0"/>
      <w:jc w:val="left"/>
    </w:pPr>
    <w:rPr>
      <w:sz w:val="18"/>
      <w:szCs w:val="18"/>
    </w:rPr>
  </w:style>
  <w:style w:type="character" w:customStyle="1" w:styleId="FootnoteTextChar">
    <w:name w:val="Footnote Text Char"/>
    <w:link w:val="FootnoteText"/>
    <w:uiPriority w:val="99"/>
    <w:semiHidden/>
    <w:locked/>
    <w:rsid w:val="004B63D2"/>
    <w:rPr>
      <w:kern w:val="2"/>
      <w:sz w:val="18"/>
      <w:szCs w:val="18"/>
    </w:rPr>
  </w:style>
  <w:style w:type="character" w:styleId="FollowedHyperlink">
    <w:name w:val="FollowedHyperlink"/>
    <w:uiPriority w:val="99"/>
    <w:rsid w:val="006F39B0"/>
    <w:rPr>
      <w:color w:val="800080"/>
      <w:u w:val="single"/>
    </w:rPr>
  </w:style>
  <w:style w:type="paragraph" w:styleId="HTMLPreformatted">
    <w:name w:val="HTML Preformatted"/>
    <w:basedOn w:val="Normal"/>
    <w:rsid w:val="006F39B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Hei" w:hAnsi="Courier New" w:cs="Courier New"/>
      <w:kern w:val="0"/>
      <w:sz w:val="20"/>
    </w:rPr>
  </w:style>
  <w:style w:type="paragraph" w:customStyle="1" w:styleId="1">
    <w:name w:val="标－1"/>
    <w:basedOn w:val="Normal"/>
    <w:next w:val="Normal"/>
    <w:link w:val="1Char"/>
    <w:qFormat/>
    <w:rsid w:val="00144AE0"/>
    <w:pPr>
      <w:spacing w:beforeLines="70" w:afterLines="70"/>
      <w:ind w:firstLineChars="200" w:firstLine="200"/>
    </w:pPr>
    <w:rPr>
      <w:b/>
      <w:bCs/>
      <w:sz w:val="24"/>
    </w:rPr>
  </w:style>
  <w:style w:type="character" w:customStyle="1" w:styleId="1Char">
    <w:name w:val="标－1 Char"/>
    <w:link w:val="1"/>
    <w:rsid w:val="002805C7"/>
    <w:rPr>
      <w:rFonts w:eastAsia="SimSun"/>
      <w:b/>
      <w:bCs/>
      <w:kern w:val="2"/>
      <w:sz w:val="24"/>
      <w:lang w:val="en-US" w:eastAsia="zh-CN" w:bidi="ar-SA"/>
    </w:rPr>
  </w:style>
  <w:style w:type="character" w:styleId="HTMLTypewriter">
    <w:name w:val="HTML Typewriter"/>
    <w:rsid w:val="006F39B0"/>
    <w:rPr>
      <w:rFonts w:ascii="Courier New" w:eastAsia="SimHei" w:hAnsi="Courier New" w:cs="Courier New" w:hint="default"/>
      <w:sz w:val="20"/>
      <w:szCs w:val="20"/>
    </w:rPr>
  </w:style>
  <w:style w:type="paragraph" w:customStyle="1" w:styleId="10">
    <w:name w:val="标题－1"/>
    <w:basedOn w:val="Normal"/>
    <w:link w:val="1Char0"/>
    <w:qFormat/>
    <w:rsid w:val="006F39B0"/>
    <w:pPr>
      <w:spacing w:beforeLines="100" w:afterLines="100"/>
      <w:jc w:val="center"/>
    </w:pPr>
    <w:rPr>
      <w:b/>
      <w:sz w:val="30"/>
    </w:rPr>
  </w:style>
  <w:style w:type="character" w:customStyle="1" w:styleId="1Char0">
    <w:name w:val="标题－1 Char"/>
    <w:link w:val="10"/>
    <w:rsid w:val="00C34BF8"/>
    <w:rPr>
      <w:rFonts w:eastAsia="SimSun"/>
      <w:b/>
      <w:kern w:val="2"/>
      <w:sz w:val="30"/>
      <w:lang w:val="en-US" w:eastAsia="zh-CN" w:bidi="ar-SA"/>
    </w:rPr>
  </w:style>
  <w:style w:type="paragraph" w:customStyle="1" w:styleId="11">
    <w:name w:val="作者－1"/>
    <w:basedOn w:val="Normal"/>
    <w:link w:val="1Char1"/>
    <w:qFormat/>
    <w:rsid w:val="006F39B0"/>
    <w:pPr>
      <w:spacing w:afterLines="100"/>
      <w:jc w:val="center"/>
    </w:pPr>
    <w:rPr>
      <w:i/>
    </w:rPr>
  </w:style>
  <w:style w:type="character" w:customStyle="1" w:styleId="1Char1">
    <w:name w:val="作者－1 Char"/>
    <w:link w:val="11"/>
    <w:rsid w:val="004511C0"/>
    <w:rPr>
      <w:rFonts w:eastAsia="SimSun"/>
      <w:i/>
      <w:kern w:val="2"/>
      <w:sz w:val="21"/>
      <w:lang w:val="en-US" w:eastAsia="zh-CN" w:bidi="ar-SA"/>
    </w:rPr>
  </w:style>
  <w:style w:type="paragraph" w:customStyle="1" w:styleId="12">
    <w:name w:val="正文－1"/>
    <w:basedOn w:val="10"/>
    <w:link w:val="1Char2"/>
    <w:qFormat/>
    <w:rsid w:val="00542CFA"/>
    <w:pPr>
      <w:spacing w:beforeLines="0" w:afterLines="0"/>
      <w:ind w:firstLineChars="200" w:firstLine="200"/>
      <w:jc w:val="both"/>
    </w:pPr>
    <w:rPr>
      <w:b w:val="0"/>
      <w:sz w:val="21"/>
    </w:rPr>
  </w:style>
  <w:style w:type="character" w:customStyle="1" w:styleId="1Char2">
    <w:name w:val="正文－1 Char"/>
    <w:link w:val="12"/>
    <w:rsid w:val="00542CFA"/>
    <w:rPr>
      <w:kern w:val="2"/>
      <w:sz w:val="21"/>
    </w:rPr>
  </w:style>
  <w:style w:type="paragraph" w:styleId="DocumentMap">
    <w:name w:val="Document Map"/>
    <w:basedOn w:val="Normal"/>
    <w:semiHidden/>
    <w:rsid w:val="006F39B0"/>
    <w:pPr>
      <w:shd w:val="clear" w:color="auto" w:fill="000080"/>
    </w:pPr>
    <w:rPr>
      <w:szCs w:val="24"/>
    </w:rPr>
  </w:style>
  <w:style w:type="paragraph" w:customStyle="1" w:styleId="13">
    <w:name w:val="脚注－1"/>
    <w:basedOn w:val="FootnoteText"/>
    <w:rsid w:val="006F39B0"/>
    <w:pPr>
      <w:adjustRightInd w:val="0"/>
      <w:jc w:val="both"/>
    </w:pPr>
    <w:rPr>
      <w:rFonts w:eastAsia="方正书宋繁体"/>
    </w:rPr>
  </w:style>
  <w:style w:type="paragraph" w:customStyle="1" w:styleId="14">
    <w:name w:val="页眉－1"/>
    <w:basedOn w:val="Header"/>
    <w:rsid w:val="006F39B0"/>
    <w:pPr>
      <w:adjustRightInd w:val="0"/>
    </w:pPr>
    <w:rPr>
      <w:b/>
    </w:rPr>
  </w:style>
  <w:style w:type="paragraph" w:styleId="NormalWeb">
    <w:name w:val="Normal (Web)"/>
    <w:basedOn w:val="Normal"/>
    <w:uiPriority w:val="99"/>
    <w:rsid w:val="006F39B0"/>
    <w:pPr>
      <w:widowControl/>
      <w:spacing w:before="100" w:beforeAutospacing="1" w:after="100" w:afterAutospacing="1"/>
      <w:jc w:val="left"/>
    </w:pPr>
    <w:rPr>
      <w:rFonts w:ascii="Arial Unicode MS" w:eastAsia="Arial Unicode MS" w:hAnsi="Arial Unicode MS" w:cs="Arial Unicode MS"/>
      <w:kern w:val="0"/>
      <w:sz w:val="24"/>
      <w:szCs w:val="24"/>
    </w:rPr>
  </w:style>
  <w:style w:type="character" w:styleId="EndnoteReference">
    <w:name w:val="endnote reference"/>
    <w:uiPriority w:val="99"/>
    <w:semiHidden/>
    <w:rsid w:val="006F39B0"/>
    <w:rPr>
      <w:vertAlign w:val="superscript"/>
    </w:rPr>
  </w:style>
  <w:style w:type="paragraph" w:styleId="EndnoteText">
    <w:name w:val="endnote text"/>
    <w:basedOn w:val="Normal"/>
    <w:link w:val="EndnoteTextChar"/>
    <w:uiPriority w:val="99"/>
    <w:rsid w:val="006F39B0"/>
    <w:pPr>
      <w:snapToGrid w:val="0"/>
      <w:jc w:val="left"/>
    </w:pPr>
    <w:rPr>
      <w:szCs w:val="24"/>
    </w:rPr>
  </w:style>
  <w:style w:type="character" w:customStyle="1" w:styleId="EndnoteTextChar">
    <w:name w:val="Endnote Text Char"/>
    <w:link w:val="EndnoteText"/>
    <w:uiPriority w:val="99"/>
    <w:locked/>
    <w:rsid w:val="004B63D2"/>
    <w:rPr>
      <w:kern w:val="2"/>
      <w:sz w:val="21"/>
      <w:szCs w:val="24"/>
    </w:rPr>
  </w:style>
  <w:style w:type="character" w:customStyle="1" w:styleId="content1">
    <w:name w:val="content1"/>
    <w:rsid w:val="006F39B0"/>
    <w:rPr>
      <w:spacing w:val="360"/>
      <w:sz w:val="18"/>
      <w:szCs w:val="18"/>
    </w:rPr>
  </w:style>
  <w:style w:type="character" w:styleId="Emphasis">
    <w:name w:val="Emphasis"/>
    <w:rsid w:val="006F39B0"/>
    <w:rPr>
      <w:i/>
      <w:iCs/>
    </w:rPr>
  </w:style>
  <w:style w:type="character" w:customStyle="1" w:styleId="textenormal1">
    <w:name w:val="textenormal1"/>
    <w:rsid w:val="006F39B0"/>
    <w:rPr>
      <w:rFonts w:ascii="Arial" w:hAnsi="Arial" w:cs="Arial" w:hint="default"/>
      <w:i w:val="0"/>
      <w:iCs w:val="0"/>
      <w:color w:val="000000"/>
      <w:sz w:val="20"/>
      <w:szCs w:val="20"/>
    </w:rPr>
  </w:style>
  <w:style w:type="character" w:customStyle="1" w:styleId="text1">
    <w:name w:val="text1"/>
    <w:rsid w:val="006F39B0"/>
    <w:rPr>
      <w:rFonts w:hint="default"/>
      <w:color w:val="000000"/>
      <w:spacing w:val="300"/>
      <w:sz w:val="18"/>
      <w:szCs w:val="18"/>
    </w:rPr>
  </w:style>
  <w:style w:type="character" w:customStyle="1" w:styleId="tt1">
    <w:name w:val="tt1"/>
    <w:basedOn w:val="DefaultParagraphFont"/>
    <w:rsid w:val="006F39B0"/>
  </w:style>
  <w:style w:type="character" w:customStyle="1" w:styleId="text41">
    <w:name w:val="text41"/>
    <w:rsid w:val="006F39B0"/>
    <w:rPr>
      <w:rFonts w:ascii="ө" w:hAnsi="ө" w:cs="Arial" w:hint="default"/>
      <w:color w:val="333333"/>
      <w:spacing w:val="320"/>
      <w:sz w:val="16"/>
      <w:szCs w:val="16"/>
    </w:rPr>
  </w:style>
  <w:style w:type="paragraph" w:styleId="BlockText">
    <w:name w:val="Block Text"/>
    <w:basedOn w:val="Normal"/>
    <w:rsid w:val="006F39B0"/>
    <w:pPr>
      <w:spacing w:line="320" w:lineRule="exact"/>
      <w:ind w:leftChars="-100" w:left="-210" w:rightChars="-100" w:right="-210"/>
    </w:pPr>
    <w:rPr>
      <w:sz w:val="28"/>
      <w:szCs w:val="24"/>
    </w:rPr>
  </w:style>
  <w:style w:type="paragraph" w:customStyle="1" w:styleId="formatrentbooknotindented">
    <w:name w:val="formatrentbook not indented"/>
    <w:basedOn w:val="Normal"/>
    <w:rsid w:val="006F39B0"/>
    <w:pPr>
      <w:widowControl/>
    </w:pPr>
    <w:rPr>
      <w:kern w:val="0"/>
      <w:sz w:val="20"/>
      <w:lang w:val="en-GB" w:eastAsia="en-US"/>
    </w:rPr>
  </w:style>
  <w:style w:type="paragraph" w:styleId="TOC2">
    <w:name w:val="toc 2"/>
    <w:basedOn w:val="Normal"/>
    <w:next w:val="Normal"/>
    <w:autoRedefine/>
    <w:uiPriority w:val="39"/>
    <w:rsid w:val="006F39B0"/>
    <w:pPr>
      <w:ind w:left="420"/>
    </w:pPr>
    <w:rPr>
      <w:sz w:val="24"/>
    </w:rPr>
  </w:style>
  <w:style w:type="character" w:customStyle="1" w:styleId="nava">
    <w:name w:val="nava"/>
    <w:basedOn w:val="DefaultParagraphFont"/>
    <w:rsid w:val="006F39B0"/>
  </w:style>
  <w:style w:type="paragraph" w:styleId="PlainText">
    <w:name w:val="Plain Text"/>
    <w:basedOn w:val="Normal"/>
    <w:rsid w:val="006F39B0"/>
    <w:rPr>
      <w:rFonts w:ascii="SimSun" w:hAnsi="Courier New" w:cs="Courier New"/>
      <w:szCs w:val="21"/>
    </w:rPr>
  </w:style>
  <w:style w:type="paragraph" w:customStyle="1" w:styleId="DefinitionList">
    <w:name w:val="Definition List"/>
    <w:basedOn w:val="Normal"/>
    <w:next w:val="Normal"/>
    <w:rsid w:val="006F39B0"/>
    <w:pPr>
      <w:widowControl/>
      <w:ind w:left="360"/>
      <w:jc w:val="left"/>
    </w:pPr>
    <w:rPr>
      <w:snapToGrid w:val="0"/>
      <w:kern w:val="0"/>
      <w:sz w:val="24"/>
      <w:lang w:val="en-GB" w:eastAsia="en-US"/>
    </w:rPr>
  </w:style>
  <w:style w:type="character" w:customStyle="1" w:styleId="body">
    <w:name w:val="body"/>
    <w:basedOn w:val="DefaultParagraphFont"/>
    <w:rsid w:val="006F39B0"/>
  </w:style>
  <w:style w:type="character" w:customStyle="1" w:styleId="a0">
    <w:name w:val="a"/>
    <w:basedOn w:val="DefaultParagraphFont"/>
    <w:rsid w:val="006F39B0"/>
  </w:style>
  <w:style w:type="paragraph" w:customStyle="1" w:styleId="style0">
    <w:name w:val="style0"/>
    <w:basedOn w:val="Normal"/>
    <w:rsid w:val="006F39B0"/>
    <w:pPr>
      <w:widowControl/>
      <w:spacing w:before="100" w:beforeAutospacing="1" w:after="100" w:afterAutospacing="1"/>
      <w:jc w:val="left"/>
    </w:pPr>
    <w:rPr>
      <w:kern w:val="0"/>
      <w:sz w:val="24"/>
      <w:lang w:eastAsia="en-US"/>
    </w:rPr>
  </w:style>
  <w:style w:type="paragraph" w:styleId="Caption">
    <w:name w:val="caption"/>
    <w:basedOn w:val="Normal"/>
    <w:next w:val="Normal"/>
    <w:rsid w:val="006F39B0"/>
    <w:pPr>
      <w:tabs>
        <w:tab w:val="center" w:pos="4680"/>
      </w:tabs>
      <w:jc w:val="center"/>
    </w:pPr>
    <w:rPr>
      <w:b/>
      <w:sz w:val="24"/>
    </w:rPr>
  </w:style>
  <w:style w:type="character" w:customStyle="1" w:styleId="texttitle">
    <w:name w:val="texttitle"/>
    <w:basedOn w:val="DefaultParagraphFont"/>
    <w:rsid w:val="006F39B0"/>
  </w:style>
  <w:style w:type="paragraph" w:customStyle="1" w:styleId="15">
    <w:name w:val="表—1"/>
    <w:basedOn w:val="Normal"/>
    <w:rsid w:val="006F39B0"/>
    <w:pPr>
      <w:spacing w:beforeLines="20" w:afterLines="20"/>
      <w:jc w:val="center"/>
    </w:pPr>
    <w:rPr>
      <w:b/>
      <w:bCs/>
    </w:rPr>
  </w:style>
  <w:style w:type="character" w:customStyle="1" w:styleId="doc1">
    <w:name w:val="doc1"/>
    <w:rsid w:val="006F39B0"/>
    <w:rPr>
      <w:color w:val="333333"/>
      <w:sz w:val="18"/>
      <w:szCs w:val="18"/>
    </w:rPr>
  </w:style>
  <w:style w:type="character" w:customStyle="1" w:styleId="medium-normal1">
    <w:name w:val="medium-normal1"/>
    <w:rsid w:val="006F39B0"/>
    <w:rPr>
      <w:rFonts w:ascii="Arial" w:hAnsi="Arial" w:cs="Arial" w:hint="default"/>
      <w:b w:val="0"/>
      <w:bCs w:val="0"/>
      <w:i w:val="0"/>
      <w:iCs w:val="0"/>
      <w:sz w:val="20"/>
      <w:szCs w:val="20"/>
    </w:rPr>
  </w:style>
  <w:style w:type="paragraph" w:styleId="TOC1">
    <w:name w:val="toc 1"/>
    <w:basedOn w:val="Normal"/>
    <w:next w:val="Normal"/>
    <w:autoRedefine/>
    <w:uiPriority w:val="39"/>
    <w:rsid w:val="006F39B0"/>
    <w:pPr>
      <w:adjustRightInd w:val="0"/>
      <w:snapToGrid w:val="0"/>
    </w:pPr>
    <w:rPr>
      <w:rFonts w:eastAsia="LiSu"/>
    </w:rPr>
  </w:style>
  <w:style w:type="character" w:customStyle="1" w:styleId="verdana121">
    <w:name w:val="verdana121"/>
    <w:rsid w:val="006F39B0"/>
    <w:rPr>
      <w:rFonts w:ascii="Verdana" w:hAnsi="Verdana" w:hint="default"/>
      <w:sz w:val="24"/>
      <w:szCs w:val="24"/>
    </w:rPr>
  </w:style>
  <w:style w:type="paragraph" w:styleId="BalloonText">
    <w:name w:val="Balloon Text"/>
    <w:basedOn w:val="Normal"/>
    <w:link w:val="BalloonTextChar"/>
    <w:rsid w:val="006F39B0"/>
    <w:rPr>
      <w:sz w:val="18"/>
      <w:szCs w:val="18"/>
    </w:rPr>
  </w:style>
  <w:style w:type="character" w:customStyle="1" w:styleId="BalloonTextChar">
    <w:name w:val="Balloon Text Char"/>
    <w:link w:val="BalloonText"/>
    <w:locked/>
    <w:rsid w:val="004B63D2"/>
    <w:rPr>
      <w:kern w:val="2"/>
      <w:sz w:val="18"/>
      <w:szCs w:val="18"/>
    </w:rPr>
  </w:style>
  <w:style w:type="paragraph" w:styleId="Subtitle">
    <w:name w:val="Subtitle"/>
    <w:basedOn w:val="Normal"/>
    <w:rsid w:val="006F39B0"/>
    <w:pPr>
      <w:jc w:val="center"/>
    </w:pPr>
    <w:rPr>
      <w:b/>
      <w:bCs/>
      <w:szCs w:val="24"/>
    </w:rPr>
  </w:style>
  <w:style w:type="paragraph" w:customStyle="1" w:styleId="2">
    <w:name w:val="样式2"/>
    <w:basedOn w:val="Heading2"/>
    <w:next w:val="Normal"/>
    <w:rsid w:val="006F39B0"/>
    <w:pPr>
      <w:keepLines/>
      <w:widowControl w:val="0"/>
      <w:autoSpaceDE/>
      <w:autoSpaceDN/>
      <w:adjustRightInd/>
      <w:spacing w:before="120" w:line="415" w:lineRule="auto"/>
      <w:jc w:val="both"/>
    </w:pPr>
    <w:rPr>
      <w:rFonts w:eastAsia="SimHei"/>
      <w:bCs/>
      <w:color w:val="auto"/>
      <w:kern w:val="2"/>
      <w:sz w:val="21"/>
      <w:szCs w:val="32"/>
    </w:rPr>
  </w:style>
  <w:style w:type="paragraph" w:customStyle="1" w:styleId="3">
    <w:name w:val="样式3"/>
    <w:basedOn w:val="Heading3"/>
    <w:next w:val="Normal"/>
    <w:rsid w:val="006F39B0"/>
    <w:pPr>
      <w:keepLines/>
      <w:autoSpaceDE/>
      <w:autoSpaceDN/>
      <w:adjustRightInd/>
      <w:spacing w:before="60" w:after="60" w:line="240" w:lineRule="auto"/>
      <w:ind w:firstLineChars="200" w:firstLine="420"/>
      <w:jc w:val="both"/>
    </w:pPr>
    <w:rPr>
      <w:b w:val="0"/>
      <w:bCs/>
      <w:color w:val="auto"/>
      <w:kern w:val="2"/>
      <w:sz w:val="21"/>
      <w:szCs w:val="32"/>
    </w:rPr>
  </w:style>
  <w:style w:type="paragraph" w:customStyle="1" w:styleId="a1">
    <w:name w:val="图表"/>
    <w:basedOn w:val="Normal"/>
    <w:rsid w:val="006F39B0"/>
    <w:pPr>
      <w:jc w:val="center"/>
    </w:pPr>
    <w:rPr>
      <w:szCs w:val="24"/>
    </w:rPr>
  </w:style>
  <w:style w:type="paragraph" w:customStyle="1" w:styleId="ParagraphNumbering">
    <w:name w:val="Paragraph Numbering"/>
    <w:basedOn w:val="Normal"/>
    <w:rsid w:val="006F39B0"/>
    <w:pPr>
      <w:widowControl/>
      <w:tabs>
        <w:tab w:val="num" w:pos="720"/>
      </w:tabs>
      <w:spacing w:after="240"/>
      <w:jc w:val="left"/>
    </w:pPr>
    <w:rPr>
      <w:kern w:val="0"/>
      <w:sz w:val="24"/>
      <w:szCs w:val="24"/>
    </w:rPr>
  </w:style>
  <w:style w:type="paragraph" w:styleId="ListBullet">
    <w:name w:val="List Bullet"/>
    <w:basedOn w:val="Normal"/>
    <w:autoRedefine/>
    <w:uiPriority w:val="99"/>
    <w:rsid w:val="006F39B0"/>
    <w:pPr>
      <w:widowControl/>
      <w:tabs>
        <w:tab w:val="num" w:pos="720"/>
      </w:tabs>
      <w:spacing w:after="240"/>
      <w:ind w:left="720" w:hanging="720"/>
      <w:jc w:val="left"/>
    </w:pPr>
    <w:rPr>
      <w:kern w:val="0"/>
      <w:sz w:val="24"/>
      <w:szCs w:val="24"/>
    </w:rPr>
  </w:style>
  <w:style w:type="paragraph" w:styleId="ListBullet2">
    <w:name w:val="List Bullet 2"/>
    <w:basedOn w:val="Normal"/>
    <w:autoRedefine/>
    <w:rsid w:val="006F39B0"/>
    <w:pPr>
      <w:widowControl/>
      <w:tabs>
        <w:tab w:val="num" w:pos="720"/>
      </w:tabs>
      <w:ind w:left="720" w:hanging="360"/>
      <w:jc w:val="left"/>
    </w:pPr>
    <w:rPr>
      <w:kern w:val="0"/>
      <w:sz w:val="24"/>
      <w:szCs w:val="24"/>
    </w:rPr>
  </w:style>
  <w:style w:type="paragraph" w:styleId="ListBullet3">
    <w:name w:val="List Bullet 3"/>
    <w:basedOn w:val="Normal"/>
    <w:autoRedefine/>
    <w:rsid w:val="006F39B0"/>
    <w:pPr>
      <w:widowControl/>
      <w:tabs>
        <w:tab w:val="num" w:pos="1080"/>
      </w:tabs>
      <w:ind w:left="1080" w:hanging="360"/>
      <w:jc w:val="left"/>
    </w:pPr>
    <w:rPr>
      <w:kern w:val="0"/>
      <w:sz w:val="24"/>
      <w:szCs w:val="24"/>
    </w:rPr>
  </w:style>
  <w:style w:type="paragraph" w:styleId="ListBullet4">
    <w:name w:val="List Bullet 4"/>
    <w:basedOn w:val="Normal"/>
    <w:autoRedefine/>
    <w:rsid w:val="006F39B0"/>
    <w:pPr>
      <w:widowControl/>
      <w:tabs>
        <w:tab w:val="num" w:pos="1440"/>
      </w:tabs>
      <w:ind w:left="1440" w:hanging="360"/>
      <w:jc w:val="left"/>
    </w:pPr>
    <w:rPr>
      <w:kern w:val="0"/>
      <w:sz w:val="24"/>
      <w:szCs w:val="24"/>
    </w:rPr>
  </w:style>
  <w:style w:type="paragraph" w:styleId="ListBullet5">
    <w:name w:val="List Bullet 5"/>
    <w:basedOn w:val="Normal"/>
    <w:autoRedefine/>
    <w:rsid w:val="006F39B0"/>
    <w:pPr>
      <w:widowControl/>
      <w:tabs>
        <w:tab w:val="num" w:pos="1800"/>
      </w:tabs>
      <w:ind w:left="1800" w:hanging="360"/>
      <w:jc w:val="left"/>
    </w:pPr>
    <w:rPr>
      <w:kern w:val="0"/>
      <w:sz w:val="24"/>
      <w:szCs w:val="24"/>
    </w:rPr>
  </w:style>
  <w:style w:type="paragraph" w:customStyle="1" w:styleId="xl32">
    <w:name w:val="xl32"/>
    <w:basedOn w:val="Normal"/>
    <w:rsid w:val="006F39B0"/>
    <w:pPr>
      <w:widowControl/>
      <w:spacing w:before="100" w:beforeAutospacing="1" w:after="100" w:afterAutospacing="1"/>
      <w:jc w:val="center"/>
    </w:pPr>
    <w:rPr>
      <w:rFonts w:ascii="Arial Unicode MS" w:eastAsia="Arial Unicode MS" w:hAnsi="Arial Unicode MS" w:cs="Arial Unicode MS"/>
      <w:kern w:val="0"/>
      <w:sz w:val="24"/>
      <w:szCs w:val="24"/>
    </w:rPr>
  </w:style>
  <w:style w:type="paragraph" w:customStyle="1" w:styleId="Char">
    <w:name w:val="纯文本 Char"/>
    <w:basedOn w:val="Normal"/>
    <w:next w:val="PlainText"/>
    <w:rsid w:val="006F39B0"/>
    <w:rPr>
      <w:rFonts w:ascii="SimSun" w:hAnsi="Courier New" w:cs="Courier New"/>
      <w:szCs w:val="21"/>
    </w:rPr>
  </w:style>
  <w:style w:type="character" w:customStyle="1" w:styleId="p9">
    <w:name w:val="p9"/>
    <w:basedOn w:val="DefaultParagraphFont"/>
    <w:rsid w:val="006F39B0"/>
  </w:style>
  <w:style w:type="paragraph" w:styleId="TOC4">
    <w:name w:val="toc 4"/>
    <w:basedOn w:val="Normal"/>
    <w:next w:val="Normal"/>
    <w:autoRedefine/>
    <w:uiPriority w:val="39"/>
    <w:rsid w:val="006F39B0"/>
    <w:pPr>
      <w:ind w:left="630"/>
      <w:jc w:val="left"/>
    </w:pPr>
    <w:rPr>
      <w:rFonts w:eastAsia="KaiTi_GB2312"/>
      <w:sz w:val="24"/>
      <w:szCs w:val="21"/>
    </w:rPr>
  </w:style>
  <w:style w:type="paragraph" w:styleId="CommentSubject">
    <w:name w:val="annotation subject"/>
    <w:basedOn w:val="CommentText"/>
    <w:next w:val="CommentText"/>
    <w:link w:val="CommentSubjectChar"/>
    <w:rsid w:val="006F39B0"/>
    <w:pPr>
      <w:widowControl w:val="0"/>
      <w:overflowPunct/>
      <w:autoSpaceDE/>
      <w:autoSpaceDN/>
      <w:adjustRightInd/>
      <w:textAlignment w:val="auto"/>
    </w:pPr>
    <w:rPr>
      <w:b/>
      <w:bCs/>
      <w:kern w:val="2"/>
      <w:sz w:val="21"/>
      <w:szCs w:val="24"/>
    </w:rPr>
  </w:style>
  <w:style w:type="character" w:customStyle="1" w:styleId="CommentSubjectChar">
    <w:name w:val="Comment Subject Char"/>
    <w:link w:val="CommentSubject"/>
    <w:rsid w:val="004B63D2"/>
    <w:rPr>
      <w:b/>
      <w:bCs/>
      <w:kern w:val="2"/>
      <w:sz w:val="21"/>
      <w:szCs w:val="24"/>
      <w:lang w:eastAsia="en-US"/>
    </w:rPr>
  </w:style>
  <w:style w:type="paragraph" w:customStyle="1" w:styleId="a2">
    <w:name w:val="表格"/>
    <w:basedOn w:val="Normal"/>
    <w:autoRedefine/>
    <w:rsid w:val="006F39B0"/>
    <w:pPr>
      <w:jc w:val="center"/>
    </w:pPr>
    <w:rPr>
      <w:sz w:val="24"/>
      <w:szCs w:val="24"/>
    </w:rPr>
  </w:style>
  <w:style w:type="character" w:customStyle="1" w:styleId="unnamed21">
    <w:name w:val="unnamed21"/>
    <w:rsid w:val="006F39B0"/>
    <w:rPr>
      <w:spacing w:val="320"/>
      <w:sz w:val="18"/>
      <w:szCs w:val="18"/>
    </w:rPr>
  </w:style>
  <w:style w:type="paragraph" w:customStyle="1" w:styleId="a3">
    <w:name w:val="图标题"/>
    <w:basedOn w:val="Normal"/>
    <w:autoRedefine/>
    <w:rsid w:val="006F39B0"/>
    <w:pPr>
      <w:spacing w:before="120" w:after="120"/>
      <w:jc w:val="center"/>
      <w:outlineLvl w:val="5"/>
    </w:pPr>
    <w:rPr>
      <w:rFonts w:ascii="SimHei" w:eastAsia="SimHei" w:hAnsi="CG Times (W1)"/>
      <w:sz w:val="24"/>
    </w:rPr>
  </w:style>
  <w:style w:type="paragraph" w:customStyle="1" w:styleId="a4">
    <w:name w:val="作者单位英文名称"/>
    <w:basedOn w:val="Normal"/>
    <w:rsid w:val="006F39B0"/>
    <w:pPr>
      <w:adjustRightInd w:val="0"/>
      <w:spacing w:after="240"/>
      <w:ind w:left="425" w:right="425"/>
      <w:jc w:val="center"/>
      <w:textAlignment w:val="baseline"/>
    </w:pPr>
    <w:rPr>
      <w:sz w:val="19"/>
    </w:rPr>
  </w:style>
  <w:style w:type="character" w:customStyle="1" w:styleId="ft1">
    <w:name w:val="ft1"/>
    <w:basedOn w:val="DefaultParagraphFont"/>
    <w:rsid w:val="006F39B0"/>
  </w:style>
  <w:style w:type="paragraph" w:customStyle="1" w:styleId="content">
    <w:name w:val="content"/>
    <w:basedOn w:val="Normal"/>
    <w:rsid w:val="006F39B0"/>
    <w:pPr>
      <w:widowControl/>
      <w:spacing w:before="100" w:beforeAutospacing="1" w:after="100" w:afterAutospacing="1" w:line="384" w:lineRule="auto"/>
      <w:jc w:val="left"/>
    </w:pPr>
    <w:rPr>
      <w:rFonts w:ascii="Verdana" w:hAnsi="Verdana" w:cs="SimSun"/>
      <w:color w:val="000000"/>
      <w:kern w:val="0"/>
      <w:sz w:val="17"/>
      <w:szCs w:val="17"/>
    </w:rPr>
  </w:style>
  <w:style w:type="character" w:customStyle="1" w:styleId="ft25">
    <w:name w:val="ft25"/>
    <w:basedOn w:val="DefaultParagraphFont"/>
    <w:rsid w:val="006F39B0"/>
  </w:style>
  <w:style w:type="paragraph" w:customStyle="1" w:styleId="20">
    <w:name w:val="2"/>
    <w:basedOn w:val="Normal"/>
    <w:rsid w:val="006F39B0"/>
    <w:pPr>
      <w:jc w:val="center"/>
    </w:pPr>
    <w:rPr>
      <w:sz w:val="36"/>
    </w:rPr>
  </w:style>
  <w:style w:type="paragraph" w:customStyle="1" w:styleId="16">
    <w:name w:val="参考文献—1"/>
    <w:basedOn w:val="12"/>
    <w:qFormat/>
    <w:rsid w:val="003D65D9"/>
    <w:pPr>
      <w:adjustRightInd w:val="0"/>
      <w:snapToGrid w:val="0"/>
      <w:spacing w:line="288" w:lineRule="auto"/>
      <w:ind w:left="200" w:hangingChars="200" w:hanging="200"/>
    </w:pPr>
    <w:rPr>
      <w:rFonts w:eastAsia="方正书宋繁体"/>
      <w:sz w:val="18"/>
      <w:szCs w:val="18"/>
    </w:rPr>
  </w:style>
  <w:style w:type="character" w:customStyle="1" w:styleId="11pt1">
    <w:name w:val="11pt1"/>
    <w:rsid w:val="006F39B0"/>
    <w:rPr>
      <w:rFonts w:ascii="Arial" w:hAnsi="Arial" w:cs="Arial" w:hint="default"/>
      <w:color w:val="000000"/>
      <w:spacing w:val="240"/>
      <w:sz w:val="21"/>
      <w:szCs w:val="21"/>
    </w:rPr>
  </w:style>
  <w:style w:type="paragraph" w:customStyle="1" w:styleId="Default">
    <w:name w:val="Default"/>
    <w:rsid w:val="006F39B0"/>
    <w:pPr>
      <w:widowControl w:val="0"/>
      <w:autoSpaceDE w:val="0"/>
      <w:autoSpaceDN w:val="0"/>
      <w:adjustRightInd w:val="0"/>
    </w:pPr>
    <w:rPr>
      <w:color w:val="000000"/>
      <w:sz w:val="24"/>
      <w:szCs w:val="24"/>
      <w:lang w:eastAsia="en-US"/>
    </w:rPr>
  </w:style>
  <w:style w:type="paragraph" w:styleId="z-TopofForm">
    <w:name w:val="HTML Top of Form"/>
    <w:basedOn w:val="Normal"/>
    <w:next w:val="Normal"/>
    <w:link w:val="z-TopofFormChar"/>
    <w:hidden/>
    <w:rsid w:val="006F39B0"/>
    <w:pPr>
      <w:widowControl/>
      <w:pBdr>
        <w:bottom w:val="single" w:sz="6" w:space="1" w:color="auto"/>
      </w:pBdr>
      <w:jc w:val="center"/>
    </w:pPr>
    <w:rPr>
      <w:rFonts w:ascii="Arial" w:hAnsi="Arial" w:cs="Arial"/>
      <w:vanish/>
      <w:color w:val="000000"/>
      <w:kern w:val="0"/>
      <w:sz w:val="16"/>
      <w:szCs w:val="16"/>
    </w:rPr>
  </w:style>
  <w:style w:type="character" w:customStyle="1" w:styleId="z-TopofFormChar">
    <w:name w:val="z-Top of Form Char"/>
    <w:link w:val="z-TopofForm"/>
    <w:semiHidden/>
    <w:locked/>
    <w:rsid w:val="00B977F5"/>
    <w:rPr>
      <w:rFonts w:ascii="Arial" w:eastAsia="SimSun" w:hAnsi="Arial" w:cs="Arial"/>
      <w:vanish/>
      <w:color w:val="000000"/>
      <w:sz w:val="16"/>
      <w:szCs w:val="16"/>
      <w:lang w:val="en-US" w:eastAsia="zh-CN" w:bidi="ar-SA"/>
    </w:rPr>
  </w:style>
  <w:style w:type="paragraph" w:styleId="z-BottomofForm">
    <w:name w:val="HTML Bottom of Form"/>
    <w:basedOn w:val="Normal"/>
    <w:next w:val="Normal"/>
    <w:link w:val="z-BottomofFormChar"/>
    <w:hidden/>
    <w:rsid w:val="006F39B0"/>
    <w:pPr>
      <w:widowControl/>
      <w:pBdr>
        <w:top w:val="single" w:sz="6" w:space="1" w:color="auto"/>
      </w:pBdr>
      <w:jc w:val="center"/>
    </w:pPr>
    <w:rPr>
      <w:rFonts w:ascii="Arial" w:hAnsi="Arial" w:cs="Arial"/>
      <w:vanish/>
      <w:color w:val="000000"/>
      <w:kern w:val="0"/>
      <w:sz w:val="16"/>
      <w:szCs w:val="16"/>
    </w:rPr>
  </w:style>
  <w:style w:type="character" w:customStyle="1" w:styleId="z-BottomofFormChar">
    <w:name w:val="z-Bottom of Form Char"/>
    <w:link w:val="z-BottomofForm"/>
    <w:locked/>
    <w:rsid w:val="00B977F5"/>
    <w:rPr>
      <w:rFonts w:ascii="Arial" w:eastAsia="SimSun" w:hAnsi="Arial" w:cs="Arial"/>
      <w:vanish/>
      <w:color w:val="000000"/>
      <w:sz w:val="16"/>
      <w:szCs w:val="16"/>
      <w:lang w:val="en-US" w:eastAsia="zh-CN" w:bidi="ar-SA"/>
    </w:rPr>
  </w:style>
  <w:style w:type="character" w:customStyle="1" w:styleId="vmedium1">
    <w:name w:val="v_medium1"/>
    <w:rsid w:val="006F39B0"/>
    <w:rPr>
      <w:rFonts w:ascii="Verdana" w:hAnsi="Verdana" w:cs="Verdana"/>
      <w:sz w:val="27"/>
      <w:szCs w:val="27"/>
    </w:rPr>
  </w:style>
  <w:style w:type="paragraph" w:customStyle="1" w:styleId="MTDisplayEquation">
    <w:name w:val="MTDisplayEquation"/>
    <w:basedOn w:val="Normal"/>
    <w:next w:val="Normal"/>
    <w:rsid w:val="006F39B0"/>
    <w:pPr>
      <w:tabs>
        <w:tab w:val="center" w:pos="4160"/>
        <w:tab w:val="right" w:pos="8300"/>
      </w:tabs>
      <w:ind w:firstLineChars="257" w:firstLine="540"/>
    </w:pPr>
    <w:rPr>
      <w:szCs w:val="21"/>
    </w:rPr>
  </w:style>
  <w:style w:type="character" w:customStyle="1" w:styleId="17">
    <w:name w:val="正文1"/>
    <w:basedOn w:val="DefaultParagraphFont"/>
    <w:rsid w:val="006F39B0"/>
  </w:style>
  <w:style w:type="character" w:customStyle="1" w:styleId="p6">
    <w:name w:val="p6"/>
    <w:basedOn w:val="DefaultParagraphFont"/>
    <w:rsid w:val="006F39B0"/>
  </w:style>
  <w:style w:type="table" w:styleId="TableGrid">
    <w:name w:val="Table Grid"/>
    <w:basedOn w:val="TableNormal"/>
    <w:uiPriority w:val="59"/>
    <w:rsid w:val="00A70A2C"/>
    <w:pPr>
      <w:widowControl w:val="0"/>
      <w:jc w:val="both"/>
    </w:pPr>
    <w:rPr>
      <w:rFonts w:ascii="Book Antiqua" w:hAnsi="Book Antiqua" w:cs="Book Antiqu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8">
    <w:name w:val="1"/>
    <w:basedOn w:val="Normal"/>
    <w:rsid w:val="006F39B0"/>
    <w:pPr>
      <w:autoSpaceDE w:val="0"/>
      <w:autoSpaceDN w:val="0"/>
      <w:adjustRightInd w:val="0"/>
    </w:pPr>
    <w:rPr>
      <w:rFonts w:ascii="SimSun"/>
      <w:color w:val="000000"/>
      <w:kern w:val="0"/>
      <w:szCs w:val="21"/>
    </w:rPr>
  </w:style>
  <w:style w:type="paragraph" w:customStyle="1" w:styleId="19">
    <w:name w:val="样式1"/>
    <w:basedOn w:val="Normal"/>
    <w:rsid w:val="006F39B0"/>
    <w:rPr>
      <w:szCs w:val="24"/>
    </w:rPr>
  </w:style>
  <w:style w:type="character" w:customStyle="1" w:styleId="medium-bold1">
    <w:name w:val="medium-bold1"/>
    <w:rsid w:val="006F39B0"/>
    <w:rPr>
      <w:rFonts w:ascii="Arial" w:hAnsi="Arial" w:cs="Arial" w:hint="default"/>
      <w:b/>
      <w:bCs/>
      <w:i w:val="0"/>
      <w:iCs w:val="0"/>
      <w:sz w:val="20"/>
      <w:szCs w:val="20"/>
    </w:rPr>
  </w:style>
  <w:style w:type="character" w:customStyle="1" w:styleId="medium-normal">
    <w:name w:val="medium-normal"/>
    <w:basedOn w:val="DefaultParagraphFont"/>
    <w:rsid w:val="006F39B0"/>
  </w:style>
  <w:style w:type="character" w:customStyle="1" w:styleId="medium-bold">
    <w:name w:val="medium-bold"/>
    <w:basedOn w:val="DefaultParagraphFont"/>
    <w:rsid w:val="006F39B0"/>
  </w:style>
  <w:style w:type="character" w:customStyle="1" w:styleId="Date1">
    <w:name w:val="Date1"/>
    <w:rsid w:val="006F39B0"/>
    <w:rPr>
      <w:rFonts w:ascii="Arial" w:hAnsi="Arial" w:cs="Arial" w:hint="default"/>
      <w:color w:val="808080"/>
      <w:sz w:val="18"/>
      <w:szCs w:val="18"/>
    </w:rPr>
  </w:style>
  <w:style w:type="character" w:customStyle="1" w:styleId="Char0">
    <w:name w:val="正文文本 Char"/>
    <w:rsid w:val="00D86F71"/>
    <w:rPr>
      <w:rFonts w:eastAsia="SimSun"/>
      <w:kern w:val="2"/>
      <w:sz w:val="21"/>
      <w:szCs w:val="24"/>
      <w:lang w:val="en-US" w:eastAsia="zh-CN" w:bidi="ar-SA"/>
    </w:rPr>
  </w:style>
  <w:style w:type="paragraph" w:customStyle="1" w:styleId="a5">
    <w:name w:val="正文 + 宋体"/>
    <w:basedOn w:val="Normal"/>
    <w:link w:val="Char1"/>
    <w:rsid w:val="004F0826"/>
    <w:pPr>
      <w:autoSpaceDE w:val="0"/>
      <w:autoSpaceDN w:val="0"/>
      <w:adjustRightInd w:val="0"/>
      <w:jc w:val="left"/>
    </w:pPr>
    <w:rPr>
      <w:rFonts w:cs="AdobeSongStd-Light-Acro"/>
      <w:szCs w:val="18"/>
    </w:rPr>
  </w:style>
  <w:style w:type="character" w:customStyle="1" w:styleId="Char1">
    <w:name w:val="正文 + 宋体 Char"/>
    <w:link w:val="a5"/>
    <w:rsid w:val="004F0826"/>
    <w:rPr>
      <w:rFonts w:eastAsia="SimSun" w:cs="AdobeSongStd-Light-Acro"/>
      <w:kern w:val="2"/>
      <w:sz w:val="21"/>
      <w:szCs w:val="18"/>
      <w:lang w:val="en-US" w:eastAsia="zh-CN" w:bidi="ar-SA"/>
    </w:rPr>
  </w:style>
  <w:style w:type="paragraph" w:customStyle="1" w:styleId="sub-title">
    <w:name w:val="sub-title"/>
    <w:basedOn w:val="Normal"/>
    <w:semiHidden/>
    <w:rsid w:val="00FA0CA5"/>
    <w:pPr>
      <w:tabs>
        <w:tab w:val="num" w:pos="420"/>
      </w:tabs>
      <w:ind w:left="420" w:hanging="420"/>
    </w:pPr>
    <w:rPr>
      <w:b/>
      <w:sz w:val="24"/>
      <w:szCs w:val="24"/>
      <w:lang w:val="en-NZ"/>
    </w:rPr>
  </w:style>
  <w:style w:type="table" w:styleId="TableSimple1">
    <w:name w:val="Table Simple 1"/>
    <w:basedOn w:val="TableNormal"/>
    <w:semiHidden/>
    <w:rsid w:val="00FA0CA5"/>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rsid w:val="00BD3FC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693747"/>
    <w:pPr>
      <w:widowControl/>
      <w:spacing w:before="100" w:beforeAutospacing="1" w:after="100" w:afterAutospacing="1"/>
      <w:jc w:val="left"/>
    </w:pPr>
    <w:rPr>
      <w:rFonts w:ascii="Verdana" w:eastAsia="Times New Roman" w:hAnsi="Verdana"/>
      <w:kern w:val="0"/>
      <w:sz w:val="20"/>
      <w:szCs w:val="24"/>
    </w:rPr>
  </w:style>
  <w:style w:type="character" w:customStyle="1" w:styleId="goohl1">
    <w:name w:val="goohl1"/>
    <w:basedOn w:val="DefaultParagraphFont"/>
    <w:rsid w:val="00693747"/>
  </w:style>
  <w:style w:type="character" w:customStyle="1" w:styleId="MTEquationSection">
    <w:name w:val="MTEquationSection"/>
    <w:rsid w:val="000954DE"/>
    <w:rPr>
      <w:vanish/>
      <w:color w:val="FF0000"/>
    </w:rPr>
  </w:style>
  <w:style w:type="paragraph" w:styleId="List2">
    <w:name w:val="List 2"/>
    <w:basedOn w:val="Normal"/>
    <w:rsid w:val="00D8373D"/>
    <w:pPr>
      <w:ind w:leftChars="200" w:left="100" w:hangingChars="200" w:hanging="200"/>
    </w:pPr>
    <w:rPr>
      <w:szCs w:val="24"/>
    </w:rPr>
  </w:style>
  <w:style w:type="paragraph" w:styleId="List3">
    <w:name w:val="List 3"/>
    <w:basedOn w:val="Normal"/>
    <w:rsid w:val="00D8373D"/>
    <w:pPr>
      <w:ind w:leftChars="400" w:left="100" w:hangingChars="200" w:hanging="200"/>
    </w:pPr>
    <w:rPr>
      <w:szCs w:val="24"/>
    </w:rPr>
  </w:style>
  <w:style w:type="paragraph" w:styleId="BodyTextFirstIndent2">
    <w:name w:val="Body Text First Indent 2"/>
    <w:basedOn w:val="BodyTextIndent"/>
    <w:rsid w:val="00D8373D"/>
    <w:pPr>
      <w:adjustRightInd/>
      <w:snapToGrid/>
      <w:spacing w:after="120" w:line="240" w:lineRule="auto"/>
      <w:ind w:leftChars="200" w:left="420" w:firstLine="420"/>
    </w:pPr>
    <w:rPr>
      <w:sz w:val="21"/>
      <w:szCs w:val="24"/>
    </w:rPr>
  </w:style>
  <w:style w:type="character" w:customStyle="1" w:styleId="goohl3">
    <w:name w:val="goohl3"/>
    <w:basedOn w:val="DefaultParagraphFont"/>
    <w:rsid w:val="00317CF4"/>
  </w:style>
  <w:style w:type="character" w:customStyle="1" w:styleId="goohl0">
    <w:name w:val="goohl0"/>
    <w:basedOn w:val="DefaultParagraphFont"/>
    <w:rsid w:val="00317CF4"/>
  </w:style>
  <w:style w:type="paragraph" w:styleId="Date">
    <w:name w:val="Date"/>
    <w:basedOn w:val="Normal"/>
    <w:next w:val="Normal"/>
    <w:rsid w:val="00052E26"/>
    <w:pPr>
      <w:ind w:leftChars="2500" w:left="100"/>
    </w:pPr>
    <w:rPr>
      <w:szCs w:val="24"/>
    </w:rPr>
  </w:style>
  <w:style w:type="character" w:customStyle="1" w:styleId="defaultfont1">
    <w:name w:val="defaultfont1"/>
    <w:rsid w:val="00052E26"/>
    <w:rPr>
      <w:rFonts w:ascii="Arial" w:hAnsi="Arial" w:cs="Arial" w:hint="default"/>
      <w:sz w:val="21"/>
      <w:szCs w:val="21"/>
    </w:rPr>
  </w:style>
  <w:style w:type="paragraph" w:customStyle="1" w:styleId="Addresses">
    <w:name w:val="Addresses"/>
    <w:basedOn w:val="Normal"/>
    <w:rsid w:val="006E3918"/>
    <w:pPr>
      <w:autoSpaceDE w:val="0"/>
      <w:autoSpaceDN w:val="0"/>
      <w:adjustRightInd w:val="0"/>
      <w:jc w:val="center"/>
      <w:textAlignment w:val="baseline"/>
    </w:pPr>
    <w:rPr>
      <w:rFonts w:eastAsia="BatangChe"/>
      <w:i/>
      <w:kern w:val="0"/>
      <w:sz w:val="20"/>
      <w:lang w:eastAsia="ko-KR"/>
    </w:rPr>
  </w:style>
  <w:style w:type="paragraph" w:customStyle="1" w:styleId="-1">
    <w:name w:val="文献-1"/>
    <w:basedOn w:val="12"/>
    <w:rsid w:val="000C42DA"/>
    <w:pPr>
      <w:adjustRightInd w:val="0"/>
      <w:snapToGrid w:val="0"/>
    </w:pPr>
    <w:rPr>
      <w:rFonts w:eastAsia="方正书宋繁体"/>
      <w:sz w:val="18"/>
      <w:szCs w:val="18"/>
    </w:rPr>
  </w:style>
  <w:style w:type="paragraph" w:customStyle="1" w:styleId="First">
    <w:name w:val="First"/>
    <w:basedOn w:val="Normal"/>
    <w:rsid w:val="0065194E"/>
    <w:pPr>
      <w:spacing w:after="156" w:line="360" w:lineRule="exact"/>
    </w:pPr>
    <w:rPr>
      <w:sz w:val="24"/>
      <w:szCs w:val="24"/>
    </w:rPr>
  </w:style>
  <w:style w:type="paragraph" w:customStyle="1" w:styleId="Main">
    <w:name w:val="Main"/>
    <w:basedOn w:val="Normal"/>
    <w:rsid w:val="0065194E"/>
    <w:pPr>
      <w:ind w:firstLine="284"/>
    </w:pPr>
    <w:rPr>
      <w:sz w:val="20"/>
      <w:szCs w:val="24"/>
    </w:rPr>
  </w:style>
  <w:style w:type="paragraph" w:customStyle="1" w:styleId="Abstract">
    <w:name w:val="Abstract"/>
    <w:basedOn w:val="First"/>
    <w:rsid w:val="0065194E"/>
    <w:pPr>
      <w:pBdr>
        <w:left w:val="single" w:sz="4" w:space="4" w:color="auto"/>
        <w:right w:val="single" w:sz="4" w:space="4" w:color="auto"/>
      </w:pBdr>
      <w:spacing w:after="1000" w:line="240" w:lineRule="auto"/>
      <w:ind w:left="567" w:right="680"/>
    </w:pPr>
    <w:rPr>
      <w:sz w:val="18"/>
    </w:rPr>
  </w:style>
  <w:style w:type="character" w:customStyle="1" w:styleId="djen2">
    <w:name w:val="djen2"/>
    <w:rsid w:val="007376F1"/>
    <w:rPr>
      <w:color w:val="3476CD"/>
    </w:rPr>
  </w:style>
  <w:style w:type="paragraph" w:customStyle="1" w:styleId="1a">
    <w:name w:val="样式 行距: 1 倍行距"/>
    <w:basedOn w:val="Normal"/>
    <w:rsid w:val="008A598D"/>
    <w:pPr>
      <w:spacing w:line="360" w:lineRule="auto"/>
    </w:pPr>
    <w:rPr>
      <w:rFonts w:cs="SimSun"/>
    </w:rPr>
  </w:style>
  <w:style w:type="paragraph" w:customStyle="1" w:styleId="heading10">
    <w:name w:val="heading1"/>
    <w:basedOn w:val="Normal"/>
    <w:next w:val="Normal"/>
    <w:rsid w:val="008A598D"/>
    <w:pPr>
      <w:keepNext/>
      <w:keepLines/>
      <w:widowControl/>
      <w:tabs>
        <w:tab w:val="left" w:pos="454"/>
      </w:tabs>
      <w:suppressAutoHyphens/>
      <w:spacing w:before="520" w:after="280"/>
    </w:pPr>
    <w:rPr>
      <w:rFonts w:ascii="Times" w:hAnsi="Times"/>
      <w:b/>
      <w:kern w:val="0"/>
      <w:sz w:val="24"/>
    </w:rPr>
  </w:style>
  <w:style w:type="paragraph" w:customStyle="1" w:styleId="Authors">
    <w:name w:val="Authors"/>
    <w:basedOn w:val="Normal"/>
    <w:rsid w:val="00C91C08"/>
    <w:pPr>
      <w:widowControl/>
      <w:jc w:val="center"/>
    </w:pPr>
    <w:rPr>
      <w:kern w:val="0"/>
      <w:sz w:val="22"/>
      <w:lang w:eastAsia="fr-FR"/>
    </w:rPr>
  </w:style>
  <w:style w:type="character" w:customStyle="1" w:styleId="highlight1">
    <w:name w:val="highlight1"/>
    <w:rsid w:val="00C91C08"/>
    <w:rPr>
      <w:sz w:val="18"/>
      <w:szCs w:val="18"/>
    </w:rPr>
  </w:style>
  <w:style w:type="character" w:customStyle="1" w:styleId="style95">
    <w:name w:val="style95"/>
    <w:basedOn w:val="DefaultParagraphFont"/>
    <w:rsid w:val="00C91C08"/>
  </w:style>
  <w:style w:type="paragraph" w:customStyle="1" w:styleId="References">
    <w:name w:val="References"/>
    <w:basedOn w:val="Default"/>
    <w:next w:val="Default"/>
    <w:rsid w:val="00C91C08"/>
    <w:rPr>
      <w:color w:val="auto"/>
      <w:sz w:val="20"/>
      <w:lang w:eastAsia="zh-CN"/>
    </w:rPr>
  </w:style>
  <w:style w:type="table" w:styleId="TableClassic1">
    <w:name w:val="Table Classic 1"/>
    <w:basedOn w:val="TableNormal"/>
    <w:rsid w:val="006F7A4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wbr1">
    <w:name w:val="wbr1"/>
    <w:rsid w:val="003735E9"/>
    <w:rPr>
      <w:rFonts w:ascii="Lucida Sans Unicode" w:hAnsi="Lucida Sans Unicode" w:cs="Lucida Sans Unicode" w:hint="default"/>
      <w:color w:val="FFFFFF"/>
      <w:spacing w:val="0"/>
      <w:sz w:val="2"/>
      <w:szCs w:val="2"/>
    </w:rPr>
  </w:style>
  <w:style w:type="character" w:customStyle="1" w:styleId="xcontenttitle1">
    <w:name w:val="x_content_title1"/>
    <w:rsid w:val="00B775BF"/>
    <w:rPr>
      <w:strike w:val="0"/>
      <w:dstrike w:val="0"/>
      <w:sz w:val="21"/>
      <w:szCs w:val="21"/>
      <w:u w:val="none"/>
      <w:effect w:val="none"/>
    </w:rPr>
  </w:style>
  <w:style w:type="paragraph" w:styleId="ListParagraph">
    <w:name w:val="List Paragraph"/>
    <w:basedOn w:val="Normal"/>
    <w:uiPriority w:val="34"/>
    <w:qFormat/>
    <w:rsid w:val="00E735F4"/>
    <w:pPr>
      <w:ind w:firstLineChars="200" w:firstLine="420"/>
    </w:pPr>
    <w:rPr>
      <w:szCs w:val="24"/>
    </w:rPr>
  </w:style>
  <w:style w:type="paragraph" w:customStyle="1" w:styleId="p1a">
    <w:name w:val="p1a"/>
    <w:basedOn w:val="Normal"/>
    <w:next w:val="Normal"/>
    <w:rsid w:val="001E4716"/>
    <w:pPr>
      <w:widowControl/>
    </w:pPr>
    <w:rPr>
      <w:rFonts w:ascii="Times" w:hAnsi="Times"/>
      <w:kern w:val="0"/>
      <w:sz w:val="20"/>
    </w:rPr>
  </w:style>
  <w:style w:type="paragraph" w:customStyle="1" w:styleId="FunotentextFootnote">
    <w:name w:val="Fußnotentext.Footnote"/>
    <w:basedOn w:val="Normal"/>
    <w:rsid w:val="001E4716"/>
    <w:pPr>
      <w:widowControl/>
      <w:tabs>
        <w:tab w:val="left" w:pos="170"/>
      </w:tabs>
      <w:ind w:left="170" w:hanging="170"/>
    </w:pPr>
    <w:rPr>
      <w:rFonts w:ascii="Times" w:hAnsi="Times"/>
      <w:kern w:val="0"/>
      <w:sz w:val="18"/>
    </w:rPr>
  </w:style>
  <w:style w:type="paragraph" w:customStyle="1" w:styleId="heading20">
    <w:name w:val="heading2"/>
    <w:basedOn w:val="Normal"/>
    <w:next w:val="p1a"/>
    <w:rsid w:val="001E4716"/>
    <w:pPr>
      <w:keepNext/>
      <w:keepLines/>
      <w:widowControl/>
      <w:tabs>
        <w:tab w:val="left" w:pos="510"/>
      </w:tabs>
      <w:suppressAutoHyphens/>
      <w:spacing w:before="440" w:after="220"/>
    </w:pPr>
    <w:rPr>
      <w:rFonts w:ascii="Times" w:hAnsi="Times"/>
      <w:b/>
      <w:kern w:val="0"/>
      <w:sz w:val="20"/>
    </w:rPr>
  </w:style>
  <w:style w:type="paragraph" w:customStyle="1" w:styleId="equation">
    <w:name w:val="equation"/>
    <w:basedOn w:val="Normal"/>
    <w:next w:val="Normal"/>
    <w:rsid w:val="001E4716"/>
    <w:pPr>
      <w:widowControl/>
      <w:tabs>
        <w:tab w:val="left" w:pos="6237"/>
      </w:tabs>
      <w:spacing w:before="120" w:after="120"/>
      <w:ind w:left="227" w:firstLine="227"/>
      <w:jc w:val="center"/>
    </w:pPr>
    <w:rPr>
      <w:rFonts w:ascii="Times" w:hAnsi="Times"/>
      <w:kern w:val="0"/>
      <w:sz w:val="20"/>
    </w:rPr>
  </w:style>
  <w:style w:type="paragraph" w:customStyle="1" w:styleId="figurelegend">
    <w:name w:val="figure legend"/>
    <w:basedOn w:val="Normal"/>
    <w:next w:val="Normal"/>
    <w:rsid w:val="001E4716"/>
    <w:pPr>
      <w:keepNext/>
      <w:keepLines/>
      <w:widowControl/>
      <w:spacing w:before="120" w:after="240"/>
    </w:pPr>
    <w:rPr>
      <w:rFonts w:ascii="Times" w:hAnsi="Times"/>
      <w:kern w:val="0"/>
      <w:sz w:val="18"/>
    </w:rPr>
  </w:style>
  <w:style w:type="paragraph" w:customStyle="1" w:styleId="referenceitem">
    <w:name w:val="referenceitem"/>
    <w:basedOn w:val="Normal"/>
    <w:rsid w:val="001E4716"/>
    <w:pPr>
      <w:widowControl/>
      <w:ind w:left="227" w:hanging="227"/>
    </w:pPr>
    <w:rPr>
      <w:rFonts w:ascii="Times" w:hAnsi="Times"/>
      <w:kern w:val="0"/>
      <w:sz w:val="18"/>
    </w:rPr>
  </w:style>
  <w:style w:type="character" w:customStyle="1" w:styleId="bf">
    <w:name w:val="bf"/>
    <w:basedOn w:val="DefaultParagraphFont"/>
    <w:rsid w:val="001E4716"/>
  </w:style>
  <w:style w:type="character" w:customStyle="1" w:styleId="hit">
    <w:name w:val="hit"/>
    <w:basedOn w:val="DefaultParagraphFont"/>
    <w:rsid w:val="001E4716"/>
  </w:style>
  <w:style w:type="paragraph" w:customStyle="1" w:styleId="Title1">
    <w:name w:val="Title1"/>
    <w:basedOn w:val="Normal"/>
    <w:next w:val="author"/>
    <w:rsid w:val="001E4716"/>
    <w:pPr>
      <w:keepNext/>
      <w:keepLines/>
      <w:pageBreakBefore/>
      <w:widowControl/>
      <w:tabs>
        <w:tab w:val="left" w:pos="284"/>
      </w:tabs>
      <w:suppressAutoHyphens/>
      <w:spacing w:after="460"/>
      <w:ind w:firstLine="227"/>
      <w:jc w:val="center"/>
    </w:pPr>
    <w:rPr>
      <w:rFonts w:ascii="Times" w:hAnsi="Times"/>
      <w:b/>
      <w:kern w:val="0"/>
      <w:sz w:val="28"/>
    </w:rPr>
  </w:style>
  <w:style w:type="paragraph" w:customStyle="1" w:styleId="author">
    <w:name w:val="author"/>
    <w:basedOn w:val="Normal"/>
    <w:next w:val="address"/>
    <w:rsid w:val="001E4716"/>
    <w:pPr>
      <w:widowControl/>
      <w:spacing w:after="220"/>
      <w:ind w:firstLine="227"/>
      <w:jc w:val="center"/>
    </w:pPr>
    <w:rPr>
      <w:rFonts w:ascii="Times" w:hAnsi="Times"/>
      <w:kern w:val="0"/>
      <w:sz w:val="20"/>
    </w:rPr>
  </w:style>
  <w:style w:type="paragraph" w:customStyle="1" w:styleId="address">
    <w:name w:val="address"/>
    <w:basedOn w:val="Normal"/>
    <w:next w:val="email"/>
    <w:rsid w:val="001E4716"/>
    <w:pPr>
      <w:widowControl/>
      <w:ind w:firstLine="227"/>
      <w:jc w:val="center"/>
    </w:pPr>
    <w:rPr>
      <w:rFonts w:ascii="Times" w:hAnsi="Times"/>
      <w:kern w:val="0"/>
      <w:sz w:val="18"/>
    </w:rPr>
  </w:style>
  <w:style w:type="paragraph" w:customStyle="1" w:styleId="email">
    <w:name w:val="email"/>
    <w:basedOn w:val="Normal"/>
    <w:next w:val="abstract0"/>
    <w:rsid w:val="001E4716"/>
    <w:pPr>
      <w:widowControl/>
      <w:ind w:firstLine="227"/>
      <w:jc w:val="center"/>
    </w:pPr>
    <w:rPr>
      <w:rFonts w:ascii="Courier" w:hAnsi="Courier"/>
      <w:kern w:val="0"/>
      <w:sz w:val="18"/>
    </w:rPr>
  </w:style>
  <w:style w:type="paragraph" w:customStyle="1" w:styleId="abstract0">
    <w:name w:val="abstract"/>
    <w:basedOn w:val="p1a"/>
    <w:next w:val="heading10"/>
    <w:rsid w:val="001E4716"/>
    <w:pPr>
      <w:spacing w:before="600" w:after="120"/>
      <w:ind w:left="567" w:right="567"/>
    </w:pPr>
    <w:rPr>
      <w:sz w:val="18"/>
    </w:rPr>
  </w:style>
  <w:style w:type="paragraph" w:customStyle="1" w:styleId="heading30">
    <w:name w:val="heading3"/>
    <w:basedOn w:val="Normal"/>
    <w:next w:val="p1a"/>
    <w:rsid w:val="001E4716"/>
    <w:pPr>
      <w:keepNext/>
      <w:keepLines/>
      <w:widowControl/>
      <w:tabs>
        <w:tab w:val="left" w:pos="284"/>
      </w:tabs>
      <w:suppressAutoHyphens/>
      <w:spacing w:before="320"/>
    </w:pPr>
    <w:rPr>
      <w:rFonts w:ascii="Times" w:hAnsi="Times"/>
      <w:b/>
      <w:kern w:val="0"/>
      <w:sz w:val="20"/>
    </w:rPr>
  </w:style>
  <w:style w:type="paragraph" w:customStyle="1" w:styleId="tabletitle">
    <w:name w:val="table title"/>
    <w:basedOn w:val="Normal"/>
    <w:next w:val="Normal"/>
    <w:rsid w:val="001E4716"/>
    <w:pPr>
      <w:keepNext/>
      <w:keepLines/>
      <w:widowControl/>
      <w:spacing w:before="240" w:after="120"/>
    </w:pPr>
    <w:rPr>
      <w:rFonts w:ascii="Times" w:hAnsi="Times"/>
      <w:kern w:val="0"/>
      <w:sz w:val="18"/>
      <w:lang w:val="de-DE"/>
    </w:rPr>
  </w:style>
  <w:style w:type="paragraph" w:customStyle="1" w:styleId="Runninghead-left">
    <w:name w:val="Running head - left"/>
    <w:basedOn w:val="Normal"/>
    <w:rsid w:val="001E4716"/>
    <w:pPr>
      <w:widowControl/>
      <w:tabs>
        <w:tab w:val="left" w:pos="680"/>
        <w:tab w:val="right" w:pos="6237"/>
        <w:tab w:val="right" w:pos="6917"/>
      </w:tabs>
      <w:spacing w:after="240"/>
      <w:jc w:val="left"/>
    </w:pPr>
    <w:rPr>
      <w:rFonts w:ascii="Times" w:hAnsi="Times"/>
      <w:kern w:val="0"/>
      <w:sz w:val="18"/>
    </w:rPr>
  </w:style>
  <w:style w:type="paragraph" w:customStyle="1" w:styleId="Runninghead-right">
    <w:name w:val="Running head - right"/>
    <w:basedOn w:val="Runninghead-left"/>
    <w:rsid w:val="001E4716"/>
    <w:pPr>
      <w:jc w:val="right"/>
    </w:pPr>
  </w:style>
  <w:style w:type="paragraph" w:customStyle="1" w:styleId="BulletItem">
    <w:name w:val="Bullet Item"/>
    <w:basedOn w:val="Item"/>
    <w:rsid w:val="001E4716"/>
  </w:style>
  <w:style w:type="paragraph" w:customStyle="1" w:styleId="Item">
    <w:name w:val="Item"/>
    <w:basedOn w:val="Normal"/>
    <w:next w:val="Normal"/>
    <w:rsid w:val="001E4716"/>
    <w:pPr>
      <w:widowControl/>
      <w:tabs>
        <w:tab w:val="left" w:pos="227"/>
        <w:tab w:val="left" w:pos="454"/>
      </w:tabs>
      <w:ind w:left="227" w:hanging="227"/>
    </w:pPr>
    <w:rPr>
      <w:rFonts w:ascii="Times" w:hAnsi="Times"/>
      <w:kern w:val="0"/>
      <w:sz w:val="20"/>
    </w:rPr>
  </w:style>
  <w:style w:type="paragraph" w:customStyle="1" w:styleId="NumberedItem">
    <w:name w:val="Numbered Item"/>
    <w:basedOn w:val="Item"/>
    <w:rsid w:val="001E4716"/>
  </w:style>
  <w:style w:type="paragraph" w:customStyle="1" w:styleId="programcode">
    <w:name w:val="programcode"/>
    <w:basedOn w:val="Normal"/>
    <w:rsid w:val="001E4716"/>
    <w:pPr>
      <w:widowControl/>
      <w:tabs>
        <w:tab w:val="left" w:pos="1361"/>
        <w:tab w:val="left" w:pos="1531"/>
        <w:tab w:val="left" w:pos="1701"/>
        <w:tab w:val="left" w:pos="1871"/>
        <w:tab w:val="left" w:pos="2041"/>
        <w:tab w:val="left" w:pos="2211"/>
        <w:tab w:val="left" w:pos="2381"/>
        <w:tab w:val="left" w:pos="2552"/>
      </w:tabs>
      <w:spacing w:before="120" w:after="120"/>
      <w:ind w:left="227"/>
      <w:jc w:val="left"/>
    </w:pPr>
    <w:rPr>
      <w:rFonts w:ascii="Courier" w:hAnsi="Courier"/>
      <w:kern w:val="0"/>
      <w:sz w:val="20"/>
    </w:rPr>
  </w:style>
  <w:style w:type="paragraph" w:customStyle="1" w:styleId="heading40">
    <w:name w:val="heading4"/>
    <w:basedOn w:val="Normal"/>
    <w:next w:val="p1a"/>
    <w:rsid w:val="001E4716"/>
    <w:pPr>
      <w:widowControl/>
      <w:spacing w:before="320"/>
    </w:pPr>
    <w:rPr>
      <w:rFonts w:ascii="Times" w:hAnsi="Times"/>
      <w:i/>
      <w:kern w:val="0"/>
      <w:sz w:val="20"/>
    </w:rPr>
  </w:style>
  <w:style w:type="paragraph" w:customStyle="1" w:styleId="BodyText21">
    <w:name w:val="Body Text 21"/>
    <w:basedOn w:val="Normal"/>
    <w:rsid w:val="001E4716"/>
    <w:pPr>
      <w:widowControl/>
      <w:ind w:firstLine="227"/>
    </w:pPr>
    <w:rPr>
      <w:rFonts w:ascii="Times" w:hAnsi="Times"/>
      <w:kern w:val="0"/>
      <w:sz w:val="20"/>
    </w:rPr>
  </w:style>
  <w:style w:type="character" w:customStyle="1" w:styleId="Heading11">
    <w:name w:val="Heading 11"/>
    <w:rsid w:val="004B63D2"/>
    <w:rPr>
      <w:rFonts w:cs="Times New Roman"/>
      <w:sz w:val="24"/>
    </w:rPr>
  </w:style>
  <w:style w:type="character" w:customStyle="1" w:styleId="footnoteref">
    <w:name w:val="footnote ref"/>
    <w:rsid w:val="004B63D2"/>
    <w:rPr>
      <w:rFonts w:cs="Times New Roman"/>
      <w:sz w:val="24"/>
      <w:vertAlign w:val="superscript"/>
    </w:rPr>
  </w:style>
  <w:style w:type="paragraph" w:styleId="TOC3">
    <w:name w:val="toc 3"/>
    <w:basedOn w:val="Normal"/>
    <w:next w:val="Normal"/>
    <w:autoRedefine/>
    <w:uiPriority w:val="39"/>
    <w:unhideWhenUsed/>
    <w:rsid w:val="004B63D2"/>
    <w:pPr>
      <w:widowControl/>
      <w:spacing w:after="100"/>
      <w:ind w:left="480"/>
      <w:jc w:val="left"/>
    </w:pPr>
    <w:rPr>
      <w:kern w:val="0"/>
      <w:sz w:val="24"/>
      <w:lang w:eastAsia="en-US"/>
    </w:rPr>
  </w:style>
  <w:style w:type="character" w:customStyle="1" w:styleId="resultsurl">
    <w:name w:val="results_url"/>
    <w:rsid w:val="004B63D2"/>
    <w:rPr>
      <w:rFonts w:cs="Times New Roman"/>
    </w:rPr>
  </w:style>
  <w:style w:type="paragraph" w:styleId="TOC5">
    <w:name w:val="toc 5"/>
    <w:basedOn w:val="Normal"/>
    <w:next w:val="Normal"/>
    <w:autoRedefine/>
    <w:uiPriority w:val="39"/>
    <w:unhideWhenUsed/>
    <w:rsid w:val="004B63D2"/>
    <w:pPr>
      <w:widowControl/>
      <w:spacing w:after="100" w:line="276" w:lineRule="auto"/>
      <w:ind w:left="880"/>
      <w:jc w:val="left"/>
    </w:pPr>
    <w:rPr>
      <w:rFonts w:ascii="Calibri" w:hAnsi="Calibri"/>
      <w:kern w:val="0"/>
      <w:sz w:val="22"/>
      <w:szCs w:val="22"/>
      <w:lang w:eastAsia="en-US"/>
    </w:rPr>
  </w:style>
  <w:style w:type="paragraph" w:styleId="TOC6">
    <w:name w:val="toc 6"/>
    <w:basedOn w:val="Normal"/>
    <w:next w:val="Normal"/>
    <w:autoRedefine/>
    <w:uiPriority w:val="39"/>
    <w:unhideWhenUsed/>
    <w:rsid w:val="004B63D2"/>
    <w:pPr>
      <w:widowControl/>
      <w:spacing w:after="100" w:line="276" w:lineRule="auto"/>
      <w:ind w:left="1100"/>
      <w:jc w:val="left"/>
    </w:pPr>
    <w:rPr>
      <w:rFonts w:ascii="Calibri" w:hAnsi="Calibri"/>
      <w:kern w:val="0"/>
      <w:sz w:val="22"/>
      <w:szCs w:val="22"/>
      <w:lang w:eastAsia="en-US"/>
    </w:rPr>
  </w:style>
  <w:style w:type="paragraph" w:styleId="TOC7">
    <w:name w:val="toc 7"/>
    <w:basedOn w:val="Normal"/>
    <w:next w:val="Normal"/>
    <w:autoRedefine/>
    <w:uiPriority w:val="39"/>
    <w:unhideWhenUsed/>
    <w:rsid w:val="004B63D2"/>
    <w:pPr>
      <w:widowControl/>
      <w:spacing w:after="100" w:line="276" w:lineRule="auto"/>
      <w:ind w:left="1320"/>
      <w:jc w:val="left"/>
    </w:pPr>
    <w:rPr>
      <w:rFonts w:ascii="Calibri" w:hAnsi="Calibri"/>
      <w:kern w:val="0"/>
      <w:sz w:val="22"/>
      <w:szCs w:val="22"/>
      <w:lang w:eastAsia="en-US"/>
    </w:rPr>
  </w:style>
  <w:style w:type="paragraph" w:styleId="TOC8">
    <w:name w:val="toc 8"/>
    <w:basedOn w:val="Normal"/>
    <w:next w:val="Normal"/>
    <w:autoRedefine/>
    <w:uiPriority w:val="39"/>
    <w:unhideWhenUsed/>
    <w:rsid w:val="004B63D2"/>
    <w:pPr>
      <w:widowControl/>
      <w:spacing w:after="100" w:line="276" w:lineRule="auto"/>
      <w:ind w:left="1540"/>
      <w:jc w:val="left"/>
    </w:pPr>
    <w:rPr>
      <w:rFonts w:ascii="Calibri" w:hAnsi="Calibri"/>
      <w:kern w:val="0"/>
      <w:sz w:val="22"/>
      <w:szCs w:val="22"/>
      <w:lang w:eastAsia="en-US"/>
    </w:rPr>
  </w:style>
  <w:style w:type="paragraph" w:styleId="TOC9">
    <w:name w:val="toc 9"/>
    <w:basedOn w:val="Normal"/>
    <w:next w:val="Normal"/>
    <w:autoRedefine/>
    <w:uiPriority w:val="39"/>
    <w:unhideWhenUsed/>
    <w:rsid w:val="004B63D2"/>
    <w:pPr>
      <w:widowControl/>
      <w:spacing w:after="100" w:line="276" w:lineRule="auto"/>
      <w:ind w:left="1760"/>
      <w:jc w:val="left"/>
    </w:pPr>
    <w:rPr>
      <w:rFonts w:ascii="Calibri" w:hAnsi="Calibri"/>
      <w:kern w:val="0"/>
      <w:sz w:val="22"/>
      <w:szCs w:val="22"/>
      <w:lang w:eastAsia="en-US"/>
    </w:rPr>
  </w:style>
  <w:style w:type="paragraph" w:customStyle="1" w:styleId="a6">
    <w:name w:val="آ"/>
    <w:basedOn w:val="Normal"/>
    <w:rsid w:val="004B63D2"/>
    <w:pPr>
      <w:jc w:val="left"/>
    </w:pPr>
    <w:rPr>
      <w:kern w:val="0"/>
      <w:sz w:val="24"/>
      <w:lang w:eastAsia="en-US"/>
    </w:rPr>
  </w:style>
  <w:style w:type="paragraph" w:styleId="TOCHeading">
    <w:name w:val="TOC Heading"/>
    <w:basedOn w:val="Heading1"/>
    <w:next w:val="Normal"/>
    <w:uiPriority w:val="39"/>
    <w:rsid w:val="004B63D2"/>
    <w:pPr>
      <w:widowControl/>
      <w:spacing w:before="480" w:after="0" w:line="276" w:lineRule="auto"/>
      <w:jc w:val="left"/>
      <w:outlineLvl w:val="9"/>
    </w:pPr>
    <w:rPr>
      <w:rFonts w:ascii="Cambria" w:hAnsi="Cambria"/>
      <w:bCs/>
      <w:color w:val="365F91"/>
      <w:kern w:val="0"/>
      <w:sz w:val="28"/>
      <w:szCs w:val="28"/>
      <w:lang w:eastAsia="en-US"/>
    </w:rPr>
  </w:style>
  <w:style w:type="paragraph" w:customStyle="1" w:styleId="Level2">
    <w:name w:val="Level 2"/>
    <w:basedOn w:val="Heading2"/>
    <w:rsid w:val="004B63D2"/>
    <w:pPr>
      <w:keepLines/>
      <w:autoSpaceDE/>
      <w:autoSpaceDN/>
      <w:adjustRightInd/>
      <w:spacing w:before="0" w:after="0" w:line="240" w:lineRule="auto"/>
    </w:pPr>
    <w:rPr>
      <w:bCs/>
      <w:sz w:val="26"/>
      <w:szCs w:val="24"/>
      <w:lang w:eastAsia="en-US"/>
    </w:rPr>
  </w:style>
  <w:style w:type="paragraph" w:customStyle="1" w:styleId="Level3">
    <w:name w:val="Level 3"/>
    <w:basedOn w:val="Normal"/>
    <w:rsid w:val="004B63D2"/>
    <w:pPr>
      <w:jc w:val="left"/>
    </w:pPr>
    <w:rPr>
      <w:kern w:val="0"/>
      <w:sz w:val="24"/>
      <w:lang w:eastAsia="en-US"/>
    </w:rPr>
  </w:style>
  <w:style w:type="paragraph" w:styleId="Revision">
    <w:name w:val="Revision"/>
    <w:hidden/>
    <w:uiPriority w:val="99"/>
    <w:semiHidden/>
    <w:rsid w:val="004B63D2"/>
    <w:rPr>
      <w:sz w:val="24"/>
      <w:lang w:eastAsia="en-US"/>
    </w:rPr>
  </w:style>
  <w:style w:type="paragraph" w:customStyle="1" w:styleId="Listaszerbekezds">
    <w:name w:val="Listaszerű bekezdés"/>
    <w:basedOn w:val="Normal"/>
    <w:rsid w:val="000C6A42"/>
    <w:pPr>
      <w:widowControl/>
      <w:ind w:left="720"/>
      <w:contextualSpacing/>
      <w:jc w:val="left"/>
    </w:pPr>
    <w:rPr>
      <w:rFonts w:eastAsia="Times New Roman"/>
      <w:b/>
      <w:bCs/>
      <w:snapToGrid w:val="0"/>
      <w:kern w:val="0"/>
      <w:sz w:val="26"/>
      <w:szCs w:val="26"/>
      <w:lang w:val="hu-HU" w:eastAsia="hu-HU"/>
    </w:rPr>
  </w:style>
  <w:style w:type="paragraph" w:customStyle="1" w:styleId="braszm">
    <w:name w:val="Ábraszám"/>
    <w:basedOn w:val="Normal"/>
    <w:next w:val="Normal"/>
    <w:rsid w:val="000C6A42"/>
    <w:pPr>
      <w:keepNext/>
      <w:widowControl/>
      <w:spacing w:before="240"/>
      <w:ind w:left="360" w:hanging="360"/>
      <w:jc w:val="right"/>
    </w:pPr>
    <w:rPr>
      <w:rFonts w:eastAsia="Times New Roman"/>
      <w:kern w:val="0"/>
      <w:sz w:val="26"/>
      <w:lang w:val="hu-HU" w:eastAsia="hu-HU"/>
    </w:rPr>
  </w:style>
  <w:style w:type="paragraph" w:customStyle="1" w:styleId="Pa8">
    <w:name w:val="Pa8"/>
    <w:basedOn w:val="Default"/>
    <w:next w:val="Default"/>
    <w:rsid w:val="000C6A42"/>
    <w:pPr>
      <w:widowControl/>
      <w:spacing w:line="191" w:lineRule="atLeast"/>
    </w:pPr>
    <w:rPr>
      <w:rFonts w:ascii="VYXDMN+Caecilia-Roman" w:eastAsia="Calibri" w:hAnsi="VYXDMN+Caecilia-Roman"/>
      <w:color w:val="auto"/>
      <w:lang w:val="hu-HU" w:eastAsia="hu-HU"/>
    </w:rPr>
  </w:style>
  <w:style w:type="character" w:customStyle="1" w:styleId="hithighlite">
    <w:name w:val="hithighlite"/>
    <w:rsid w:val="000E4F30"/>
    <w:rPr>
      <w:b/>
      <w:bCs/>
      <w:color w:val="FF0000"/>
    </w:rPr>
  </w:style>
  <w:style w:type="paragraph" w:customStyle="1" w:styleId="ListeParagraf">
    <w:name w:val="Liste Paragraf"/>
    <w:basedOn w:val="Normal"/>
    <w:rsid w:val="000E4F30"/>
    <w:pPr>
      <w:widowControl/>
      <w:spacing w:line="276" w:lineRule="auto"/>
      <w:ind w:left="720"/>
      <w:contextualSpacing/>
      <w:jc w:val="left"/>
    </w:pPr>
    <w:rPr>
      <w:rFonts w:ascii="Arial" w:hAnsi="Arial"/>
      <w:kern w:val="0"/>
      <w:sz w:val="24"/>
      <w:szCs w:val="22"/>
      <w:lang w:val="tr-TR" w:eastAsia="en-US"/>
    </w:rPr>
  </w:style>
  <w:style w:type="paragraph" w:customStyle="1" w:styleId="ABodyText">
    <w:name w:val="A Body Text"/>
    <w:basedOn w:val="Normal"/>
    <w:rsid w:val="000E4F30"/>
    <w:pPr>
      <w:widowControl/>
      <w:spacing w:after="160" w:line="250" w:lineRule="atLeast"/>
      <w:ind w:firstLine="510"/>
    </w:pPr>
    <w:rPr>
      <w:rFonts w:ascii="Arial" w:eastAsia="Times New Roman" w:hAnsi="Arial" w:cs="Arial"/>
      <w:kern w:val="0"/>
      <w:szCs w:val="21"/>
      <w:lang w:val="en-GB" w:eastAsia="de-DE"/>
    </w:rPr>
  </w:style>
  <w:style w:type="paragraph" w:customStyle="1" w:styleId="AHeading11">
    <w:name w:val="A Heading 1 (1)"/>
    <w:basedOn w:val="Normal"/>
    <w:next w:val="ABodyText"/>
    <w:rsid w:val="000E4F30"/>
    <w:pPr>
      <w:keepNext/>
      <w:keepLines/>
      <w:widowControl/>
      <w:spacing w:after="310" w:line="400" w:lineRule="atLeast"/>
      <w:ind w:left="851" w:hanging="851"/>
      <w:jc w:val="left"/>
      <w:outlineLvl w:val="0"/>
    </w:pPr>
    <w:rPr>
      <w:rFonts w:ascii="Arial" w:eastAsia="Times New Roman" w:hAnsi="Arial" w:cs="Arial"/>
      <w:b/>
      <w:bCs/>
      <w:kern w:val="0"/>
      <w:sz w:val="28"/>
      <w:szCs w:val="28"/>
      <w:lang w:val="en-GB" w:eastAsia="de-DE"/>
    </w:rPr>
  </w:style>
  <w:style w:type="character" w:customStyle="1" w:styleId="CharChar5">
    <w:name w:val="Char Char5"/>
    <w:locked/>
    <w:rsid w:val="00CA2367"/>
    <w:rPr>
      <w:rFonts w:ascii="SimSun" w:eastAsia="SimSun" w:hAnsi="SimSun"/>
      <w:kern w:val="2"/>
      <w:sz w:val="18"/>
      <w:szCs w:val="18"/>
      <w:lang w:val="en-US" w:eastAsia="zh-CN" w:bidi="ar-SA"/>
    </w:rPr>
  </w:style>
  <w:style w:type="character" w:customStyle="1" w:styleId="bighead1">
    <w:name w:val="bighead1"/>
    <w:rsid w:val="00B977F5"/>
    <w:rPr>
      <w:rFonts w:ascii="Verdana" w:hAnsi="Verdana" w:cs="Times New Roman"/>
      <w:b/>
      <w:bCs/>
      <w:sz w:val="27"/>
      <w:szCs w:val="27"/>
    </w:rPr>
  </w:style>
  <w:style w:type="character" w:customStyle="1" w:styleId="text21">
    <w:name w:val="text21"/>
    <w:rsid w:val="00B977F5"/>
    <w:rPr>
      <w:rFonts w:ascii="Verdana" w:hAnsi="Verdana" w:cs="Times New Roman"/>
      <w:sz w:val="18"/>
      <w:szCs w:val="18"/>
    </w:rPr>
  </w:style>
  <w:style w:type="paragraph" w:customStyle="1" w:styleId="1b">
    <w:name w:val="列出段落1"/>
    <w:basedOn w:val="Normal"/>
    <w:rsid w:val="00B977F5"/>
    <w:pPr>
      <w:widowControl/>
      <w:ind w:left="720"/>
      <w:contextualSpacing/>
      <w:jc w:val="left"/>
    </w:pPr>
    <w:rPr>
      <w:kern w:val="0"/>
      <w:sz w:val="24"/>
      <w:szCs w:val="24"/>
      <w:lang w:eastAsia="en-US"/>
    </w:rPr>
  </w:style>
  <w:style w:type="character" w:customStyle="1" w:styleId="FooterChar">
    <w:name w:val="Footer Char"/>
    <w:uiPriority w:val="99"/>
    <w:locked/>
    <w:rsid w:val="00B977F5"/>
    <w:rPr>
      <w:rFonts w:cs="Times New Roman"/>
    </w:rPr>
  </w:style>
  <w:style w:type="paragraph" w:customStyle="1" w:styleId="NormalWeb5">
    <w:name w:val="Normal (Web)5"/>
    <w:basedOn w:val="Normal"/>
    <w:rsid w:val="00720409"/>
    <w:pPr>
      <w:widowControl/>
      <w:spacing w:after="150" w:line="336" w:lineRule="auto"/>
      <w:jc w:val="left"/>
    </w:pPr>
    <w:rPr>
      <w:kern w:val="0"/>
      <w:sz w:val="24"/>
      <w:szCs w:val="24"/>
      <w:lang w:eastAsia="en-US"/>
    </w:rPr>
  </w:style>
  <w:style w:type="paragraph" w:customStyle="1" w:styleId="Listenabsatz">
    <w:name w:val="Listenabsatz"/>
    <w:basedOn w:val="Heading4"/>
    <w:rsid w:val="00720409"/>
    <w:pPr>
      <w:widowControl/>
      <w:adjustRightInd/>
      <w:snapToGrid/>
      <w:spacing w:before="240" w:after="200" w:line="276" w:lineRule="auto"/>
      <w:ind w:left="720" w:firstLineChars="0" w:firstLine="0"/>
      <w:contextualSpacing/>
      <w:jc w:val="left"/>
    </w:pPr>
    <w:rPr>
      <w:rFonts w:ascii="Calibri" w:hAnsi="Calibri"/>
      <w:bCs/>
      <w:kern w:val="0"/>
      <w:sz w:val="28"/>
      <w:szCs w:val="28"/>
      <w:lang w:eastAsia="en-US"/>
    </w:rPr>
  </w:style>
  <w:style w:type="character" w:customStyle="1" w:styleId="article-content1">
    <w:name w:val="article-content1"/>
    <w:rsid w:val="00720409"/>
    <w:rPr>
      <w:rFonts w:ascii="Tahoma" w:hAnsi="Tahoma" w:cs="Tahoma" w:hint="default"/>
      <w:b w:val="0"/>
      <w:bCs w:val="0"/>
      <w:color w:val="000000"/>
      <w:sz w:val="17"/>
      <w:szCs w:val="17"/>
    </w:rPr>
  </w:style>
  <w:style w:type="character" w:customStyle="1" w:styleId="Hypertext">
    <w:name w:val="Hypertext"/>
    <w:rsid w:val="00313F0B"/>
    <w:rPr>
      <w:color w:val="0000FF"/>
      <w:u w:val="single"/>
    </w:rPr>
  </w:style>
  <w:style w:type="character" w:customStyle="1" w:styleId="Heading2Char">
    <w:name w:val="Heading 2 Char"/>
    <w:locked/>
    <w:rsid w:val="00247981"/>
    <w:rPr>
      <w:rFonts w:ascii="Times New Roman" w:hAnsi="Times New Roman" w:cs="Times New Roman"/>
      <w:sz w:val="38"/>
      <w:szCs w:val="38"/>
    </w:rPr>
  </w:style>
  <w:style w:type="paragraph" w:customStyle="1" w:styleId="1c">
    <w:name w:val="无间隔1"/>
    <w:rsid w:val="00247981"/>
    <w:rPr>
      <w:rFonts w:ascii="Calibri" w:hAnsi="Calibri"/>
      <w:sz w:val="22"/>
      <w:szCs w:val="22"/>
      <w:lang w:eastAsia="en-US"/>
    </w:rPr>
  </w:style>
  <w:style w:type="table" w:customStyle="1" w:styleId="-21">
    <w:name w:val="浅色底纹 - 强调文字颜色 21"/>
    <w:rsid w:val="00247981"/>
    <w:rPr>
      <w:rFonts w:ascii="Calibri" w:hAnsi="Calibri"/>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style>
  <w:style w:type="paragraph" w:customStyle="1" w:styleId="Odlomakpopisa">
    <w:name w:val="Odlomak popisa"/>
    <w:basedOn w:val="Normal"/>
    <w:rsid w:val="00CC0C0D"/>
    <w:pPr>
      <w:widowControl/>
      <w:spacing w:after="200" w:line="276" w:lineRule="auto"/>
      <w:ind w:left="720"/>
      <w:contextualSpacing/>
      <w:jc w:val="left"/>
    </w:pPr>
    <w:rPr>
      <w:rFonts w:ascii="Calibri" w:hAnsi="Calibri"/>
      <w:kern w:val="0"/>
      <w:sz w:val="22"/>
      <w:szCs w:val="22"/>
      <w:lang w:val="hr-HR" w:eastAsia="en-US"/>
    </w:rPr>
  </w:style>
  <w:style w:type="paragraph" w:customStyle="1" w:styleId="yiv1853299310msonormal">
    <w:name w:val="yiv1853299310msonormal"/>
    <w:basedOn w:val="Normal"/>
    <w:rsid w:val="007F353E"/>
    <w:pPr>
      <w:widowControl/>
      <w:spacing w:before="100" w:beforeAutospacing="1" w:after="100" w:afterAutospacing="1"/>
      <w:jc w:val="left"/>
    </w:pPr>
    <w:rPr>
      <w:rFonts w:ascii="SimSun" w:hAnsi="SimSun" w:cs="SimSun"/>
      <w:kern w:val="0"/>
      <w:sz w:val="24"/>
      <w:szCs w:val="24"/>
    </w:rPr>
  </w:style>
  <w:style w:type="character" w:customStyle="1" w:styleId="yiv1853299310msohyperlink">
    <w:name w:val="yiv1853299310msohyperlink"/>
    <w:basedOn w:val="DefaultParagraphFont"/>
    <w:rsid w:val="00886B71"/>
  </w:style>
  <w:style w:type="character" w:customStyle="1" w:styleId="yiv1853299310nowrap">
    <w:name w:val="yiv1853299310nowrap"/>
    <w:basedOn w:val="DefaultParagraphFont"/>
    <w:rsid w:val="00886B71"/>
  </w:style>
  <w:style w:type="table" w:styleId="TableGrid1">
    <w:name w:val="Table Grid 1"/>
    <w:basedOn w:val="TableNormal"/>
    <w:rsid w:val="004E4B90"/>
    <w:rPr>
      <w:rFonts w:cs="Miriam"/>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1">
    <w:name w:val="Table1"/>
    <w:basedOn w:val="TableNormal"/>
    <w:rsid w:val="004E4B90"/>
    <w:rPr>
      <w:rFonts w:ascii="Garamond" w:hAnsi="Garamond" w:cs="Miriam"/>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Style1">
    <w:name w:val="Style1"/>
    <w:basedOn w:val="Normal"/>
    <w:rsid w:val="004E4B90"/>
    <w:pPr>
      <w:widowControl/>
      <w:spacing w:after="240" w:line="360" w:lineRule="auto"/>
    </w:pPr>
    <w:rPr>
      <w:kern w:val="0"/>
      <w:sz w:val="24"/>
      <w:szCs w:val="24"/>
      <w:lang w:eastAsia="en-US" w:bidi="he-IL"/>
    </w:rPr>
  </w:style>
  <w:style w:type="paragraph" w:customStyle="1" w:styleId="Style3">
    <w:name w:val="Style3"/>
    <w:basedOn w:val="Style1"/>
    <w:rsid w:val="004E4B90"/>
    <w:pPr>
      <w:numPr>
        <w:numId w:val="1"/>
      </w:numPr>
    </w:pPr>
  </w:style>
  <w:style w:type="character" w:customStyle="1" w:styleId="yiv1794222241046494515-21072011">
    <w:name w:val="yiv1794222241046494515-21072011"/>
    <w:basedOn w:val="DefaultParagraphFont"/>
    <w:rsid w:val="004E4B90"/>
  </w:style>
  <w:style w:type="paragraph" w:customStyle="1" w:styleId="yiv1926624697msonormal">
    <w:name w:val="yiv1926624697msonormal"/>
    <w:basedOn w:val="Normal"/>
    <w:rsid w:val="00807B8F"/>
    <w:pPr>
      <w:widowControl/>
      <w:spacing w:before="100" w:beforeAutospacing="1" w:after="100" w:afterAutospacing="1"/>
      <w:jc w:val="left"/>
    </w:pPr>
    <w:rPr>
      <w:rFonts w:ascii="SimSun" w:hAnsi="SimSun" w:cs="SimSun"/>
      <w:kern w:val="0"/>
      <w:sz w:val="24"/>
      <w:szCs w:val="24"/>
    </w:rPr>
  </w:style>
  <w:style w:type="paragraph" w:customStyle="1" w:styleId="corps">
    <w:name w:val="corps"/>
    <w:basedOn w:val="Normal"/>
    <w:rsid w:val="00542CFA"/>
    <w:pPr>
      <w:widowControl/>
      <w:spacing w:after="480" w:line="480" w:lineRule="auto"/>
      <w:ind w:firstLine="540"/>
      <w:jc w:val="left"/>
    </w:pPr>
    <w:rPr>
      <w:kern w:val="0"/>
      <w:sz w:val="24"/>
      <w:szCs w:val="24"/>
      <w:lang w:val="fr-CA" w:eastAsia="fr-FR"/>
    </w:rPr>
  </w:style>
  <w:style w:type="paragraph" w:customStyle="1" w:styleId="21">
    <w:name w:val="标－2"/>
    <w:basedOn w:val="12"/>
    <w:qFormat/>
    <w:rsid w:val="00E84A33"/>
    <w:pPr>
      <w:spacing w:beforeLines="20" w:afterLines="20"/>
    </w:pPr>
    <w:rPr>
      <w:b/>
      <w:lang w:val="en-CA"/>
    </w:rPr>
  </w:style>
  <w:style w:type="character" w:customStyle="1" w:styleId="italic1">
    <w:name w:val="italic1"/>
    <w:rsid w:val="00542CFA"/>
    <w:rPr>
      <w:i/>
      <w:iCs/>
    </w:rPr>
  </w:style>
  <w:style w:type="paragraph" w:customStyle="1" w:styleId="spip">
    <w:name w:val="spip"/>
    <w:basedOn w:val="Normal"/>
    <w:rsid w:val="00542CFA"/>
    <w:pPr>
      <w:widowControl/>
      <w:spacing w:before="100" w:beforeAutospacing="1" w:after="100" w:afterAutospacing="1"/>
      <w:jc w:val="left"/>
    </w:pPr>
    <w:rPr>
      <w:kern w:val="0"/>
      <w:sz w:val="24"/>
      <w:szCs w:val="24"/>
      <w:lang w:val="fr-CA" w:eastAsia="fr-CA"/>
    </w:rPr>
  </w:style>
  <w:style w:type="paragraph" w:customStyle="1" w:styleId="MS">
    <w:name w:val="MS바탕글"/>
    <w:basedOn w:val="Normal"/>
    <w:rsid w:val="00EF4687"/>
    <w:pPr>
      <w:widowControl/>
      <w:snapToGrid w:val="0"/>
      <w:spacing w:line="384" w:lineRule="auto"/>
    </w:pPr>
    <w:rPr>
      <w:rFonts w:ascii="Malgun Gothic" w:eastAsia="Malgun Gothic" w:hAnsi="Malgun Gothic" w:cs="Gulim"/>
      <w:color w:val="000000"/>
      <w:kern w:val="0"/>
      <w:sz w:val="20"/>
      <w:lang w:eastAsia="ko-KR"/>
    </w:rPr>
  </w:style>
  <w:style w:type="table" w:customStyle="1" w:styleId="1d">
    <w:name w:val="浅色网格1"/>
    <w:basedOn w:val="TableNormal"/>
    <w:uiPriority w:val="62"/>
    <w:rsid w:val="00365E57"/>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ICMIStudy22Bodytext">
    <w:name w:val="ICMI Study 22 Body text"/>
    <w:basedOn w:val="Normal"/>
    <w:rsid w:val="00B3509C"/>
    <w:pPr>
      <w:widowControl/>
      <w:ind w:firstLine="720"/>
    </w:pPr>
    <w:rPr>
      <w:rFonts w:eastAsia="Times New Roman"/>
      <w:kern w:val="0"/>
      <w:sz w:val="24"/>
      <w:szCs w:val="24"/>
      <w:lang w:val="en-GB" w:eastAsia="en-US"/>
    </w:rPr>
  </w:style>
  <w:style w:type="paragraph" w:customStyle="1" w:styleId="PMENormal">
    <w:name w:val="PME Normal"/>
    <w:link w:val="PMENormal0"/>
    <w:rsid w:val="00E158E4"/>
    <w:pPr>
      <w:autoSpaceDE w:val="0"/>
      <w:autoSpaceDN w:val="0"/>
      <w:spacing w:after="120" w:line="320" w:lineRule="atLeast"/>
      <w:jc w:val="both"/>
    </w:pPr>
    <w:rPr>
      <w:rFonts w:eastAsia="PMingLiU"/>
      <w:sz w:val="28"/>
      <w:szCs w:val="28"/>
      <w:lang w:val="en-AU" w:eastAsia="cs-CZ"/>
    </w:rPr>
  </w:style>
  <w:style w:type="character" w:customStyle="1" w:styleId="PMENormal0">
    <w:name w:val="PME Normal 字元"/>
    <w:basedOn w:val="DefaultParagraphFont"/>
    <w:link w:val="PMENormal"/>
    <w:rsid w:val="00E158E4"/>
    <w:rPr>
      <w:rFonts w:eastAsia="PMingLiU"/>
      <w:sz w:val="28"/>
      <w:szCs w:val="28"/>
      <w:lang w:val="en-AU" w:eastAsia="cs-CZ" w:bidi="ar-SA"/>
    </w:rPr>
  </w:style>
  <w:style w:type="paragraph" w:customStyle="1" w:styleId="a7">
    <w:name w:val="標準(太郎文書スタイル)"/>
    <w:uiPriority w:val="99"/>
    <w:rsid w:val="0047214C"/>
    <w:pPr>
      <w:widowControl w:val="0"/>
      <w:overflowPunct w:val="0"/>
      <w:adjustRightInd w:val="0"/>
      <w:jc w:val="both"/>
      <w:textAlignment w:val="baseline"/>
    </w:pPr>
    <w:rPr>
      <w:rFonts w:ascii="MS Mincho" w:eastAsia="MS Mincho" w:hAnsi="MS Mincho" w:cs="MS Mincho"/>
      <w:color w:val="000000"/>
      <w:sz w:val="18"/>
      <w:szCs w:val="18"/>
      <w:lang w:eastAsia="ja-JP"/>
    </w:rPr>
  </w:style>
  <w:style w:type="paragraph" w:customStyle="1" w:styleId="ICCENormalText1stparagraph">
    <w:name w:val="ICCE Normal Text (1st paragraph)"/>
    <w:basedOn w:val="Normal"/>
    <w:rsid w:val="0047214C"/>
    <w:pPr>
      <w:widowControl/>
      <w:overflowPunct w:val="0"/>
      <w:autoSpaceDE w:val="0"/>
      <w:autoSpaceDN w:val="0"/>
      <w:adjustRightInd w:val="0"/>
      <w:textAlignment w:val="baseline"/>
    </w:pPr>
    <w:rPr>
      <w:rFonts w:eastAsia="PMingLiU"/>
      <w:kern w:val="0"/>
      <w:sz w:val="24"/>
      <w:szCs w:val="24"/>
      <w:lang w:eastAsia="en-US"/>
    </w:rPr>
  </w:style>
  <w:style w:type="paragraph" w:customStyle="1" w:styleId="ICCEHeading">
    <w:name w:val="ICCE Heading"/>
    <w:basedOn w:val="Heading2"/>
    <w:rsid w:val="0047214C"/>
    <w:pPr>
      <w:widowControl w:val="0"/>
      <w:overflowPunct w:val="0"/>
      <w:spacing w:before="0" w:after="0" w:line="240" w:lineRule="auto"/>
      <w:textAlignment w:val="baseline"/>
    </w:pPr>
    <w:rPr>
      <w:rFonts w:eastAsia="PMingLiU"/>
      <w:color w:val="auto"/>
      <w:kern w:val="28"/>
      <w:sz w:val="24"/>
      <w:lang w:eastAsia="en-US"/>
    </w:rPr>
  </w:style>
  <w:style w:type="paragraph" w:customStyle="1" w:styleId="2011-1">
    <w:name w:val="2011参考文献-1"/>
    <w:basedOn w:val="Normal"/>
    <w:uiPriority w:val="99"/>
    <w:qFormat/>
    <w:rsid w:val="0047214C"/>
    <w:pPr>
      <w:autoSpaceDE w:val="0"/>
      <w:autoSpaceDN w:val="0"/>
      <w:snapToGrid w:val="0"/>
      <w:spacing w:line="288" w:lineRule="auto"/>
      <w:ind w:left="200" w:hangingChars="200" w:hanging="200"/>
    </w:pPr>
    <w:rPr>
      <w:color w:val="000000"/>
      <w:kern w:val="0"/>
      <w:sz w:val="18"/>
      <w:szCs w:val="18"/>
    </w:rPr>
  </w:style>
  <w:style w:type="paragraph" w:customStyle="1" w:styleId="EC-051">
    <w:name w:val="樣式 EC-作者 + 套用後:  0.5 列1"/>
    <w:basedOn w:val="Normal"/>
    <w:rsid w:val="000A0F9C"/>
    <w:pPr>
      <w:snapToGrid w:val="0"/>
      <w:spacing w:afterLines="50" w:line="300" w:lineRule="auto"/>
      <w:jc w:val="center"/>
    </w:pPr>
    <w:rPr>
      <w:rFonts w:ascii="DFKai-SB" w:eastAsia="DFKai-SB" w:hAnsi="DFKai-SB" w:cs="PMingLiU"/>
      <w:sz w:val="26"/>
      <w:lang w:eastAsia="zh-TW"/>
    </w:rPr>
  </w:style>
  <w:style w:type="paragraph" w:customStyle="1" w:styleId="a8">
    <w:name w:val="摘要標題"/>
    <w:basedOn w:val="Normal"/>
    <w:rsid w:val="000A0F9C"/>
    <w:pPr>
      <w:snapToGrid w:val="0"/>
      <w:spacing w:beforeLines="50" w:afterLines="50" w:line="300" w:lineRule="auto"/>
      <w:jc w:val="center"/>
    </w:pPr>
    <w:rPr>
      <w:rFonts w:ascii="DFKai-SB" w:eastAsia="DFKai-SB" w:hAnsi="DFKai-SB"/>
      <w:sz w:val="32"/>
      <w:szCs w:val="24"/>
      <w:lang w:eastAsia="zh-TW"/>
    </w:rPr>
  </w:style>
  <w:style w:type="paragraph" w:customStyle="1" w:styleId="IMEC1">
    <w:name w:val="IMEC標題1"/>
    <w:basedOn w:val="IMEC-10505"/>
    <w:rsid w:val="000A0F9C"/>
    <w:pPr>
      <w:spacing w:before="180" w:after="180"/>
    </w:pPr>
  </w:style>
  <w:style w:type="paragraph" w:customStyle="1" w:styleId="IMEC-10505">
    <w:name w:val="樣式 樣式 樣式 樣式 樣式 樣式 樣式 樣式 樣式 IMEC-標題1 + 套用前:  0.5 列 套用後:  0.5 列 + ..."/>
    <w:basedOn w:val="Normal"/>
    <w:rsid w:val="000A0F9C"/>
    <w:pPr>
      <w:numPr>
        <w:numId w:val="2"/>
      </w:numPr>
      <w:adjustRightInd w:val="0"/>
      <w:snapToGrid w:val="0"/>
      <w:spacing w:beforeLines="50" w:afterLines="50" w:line="300" w:lineRule="auto"/>
      <w:jc w:val="center"/>
    </w:pPr>
    <w:rPr>
      <w:rFonts w:ascii="DFKai-SB" w:eastAsia="DFKai-SB" w:hAnsi="DFKai-SB" w:cs="PMingLiU"/>
      <w:sz w:val="32"/>
      <w:lang w:eastAsia="zh-TW"/>
    </w:rPr>
  </w:style>
  <w:style w:type="paragraph" w:customStyle="1" w:styleId="IMEC-20505">
    <w:name w:val="樣式 IMEC-標題2 + 套用前:  0.5 列 套用後:  0.5 列"/>
    <w:basedOn w:val="Normal"/>
    <w:rsid w:val="000A0F9C"/>
    <w:pPr>
      <w:numPr>
        <w:numId w:val="3"/>
      </w:numPr>
      <w:snapToGrid w:val="0"/>
      <w:spacing w:beforeLines="50" w:afterLines="50" w:line="300" w:lineRule="auto"/>
    </w:pPr>
    <w:rPr>
      <w:rFonts w:ascii="DFKai-SB" w:eastAsia="DFKai-SB" w:hAnsi="DFKai-SB" w:cs="PMingLiU"/>
      <w:sz w:val="28"/>
      <w:lang w:eastAsia="zh-TW"/>
    </w:rPr>
  </w:style>
  <w:style w:type="paragraph" w:customStyle="1" w:styleId="IMEC-25pt">
    <w:name w:val="樣式 IMEC-內文 + 左右對齊 套用前:  2.5 pt"/>
    <w:basedOn w:val="Normal"/>
    <w:rsid w:val="000A0F9C"/>
    <w:pPr>
      <w:snapToGrid w:val="0"/>
      <w:spacing w:before="50" w:afterLines="50" w:line="300" w:lineRule="auto"/>
      <w:ind w:firstLineChars="200" w:firstLine="480"/>
    </w:pPr>
    <w:rPr>
      <w:rFonts w:eastAsia="DFKai-SB" w:cs="PMingLiU"/>
      <w:sz w:val="24"/>
      <w:lang w:eastAsia="zh-TW"/>
    </w:rPr>
  </w:style>
  <w:style w:type="paragraph" w:customStyle="1" w:styleId="ListParagraph1">
    <w:name w:val="List Paragraph1"/>
    <w:basedOn w:val="Normal"/>
    <w:rsid w:val="000A0F9C"/>
    <w:pPr>
      <w:ind w:leftChars="200" w:left="480"/>
      <w:jc w:val="left"/>
    </w:pPr>
    <w:rPr>
      <w:rFonts w:ascii="Calibri" w:eastAsia="PMingLiU" w:hAnsi="Calibri"/>
      <w:sz w:val="24"/>
      <w:szCs w:val="22"/>
      <w:lang w:eastAsia="zh-TW"/>
    </w:rPr>
  </w:style>
  <w:style w:type="paragraph" w:customStyle="1" w:styleId="a">
    <w:name w:val="參考文獻"/>
    <w:basedOn w:val="IMEC-25pt"/>
    <w:rsid w:val="000A0F9C"/>
    <w:pPr>
      <w:numPr>
        <w:numId w:val="4"/>
      </w:numPr>
      <w:ind w:firstLineChars="0" w:firstLine="0"/>
    </w:pPr>
  </w:style>
  <w:style w:type="character" w:customStyle="1" w:styleId="insubject11">
    <w:name w:val="insubject11"/>
    <w:rsid w:val="000A0F9C"/>
    <w:rPr>
      <w:b/>
      <w:bCs/>
      <w:color w:val="3366CC"/>
      <w:sz w:val="31"/>
      <w:szCs w:val="31"/>
    </w:rPr>
  </w:style>
  <w:style w:type="character" w:customStyle="1" w:styleId="boldtitle1">
    <w:name w:val="boldtitle1"/>
    <w:rsid w:val="000A0F9C"/>
    <w:rPr>
      <w:b/>
      <w:bCs/>
    </w:rPr>
  </w:style>
  <w:style w:type="paragraph" w:customStyle="1" w:styleId="a9">
    <w:name w:val="封面作者"/>
    <w:basedOn w:val="Normal"/>
    <w:next w:val="Normal"/>
    <w:rsid w:val="000A0F9C"/>
    <w:pPr>
      <w:widowControl/>
      <w:tabs>
        <w:tab w:val="right" w:pos="8640"/>
      </w:tabs>
      <w:overflowPunct w:val="0"/>
      <w:autoSpaceDE w:val="0"/>
      <w:autoSpaceDN w:val="0"/>
      <w:adjustRightInd w:val="0"/>
      <w:spacing w:before="240" w:after="240" w:line="360" w:lineRule="auto"/>
      <w:jc w:val="center"/>
      <w:textAlignment w:val="baseline"/>
    </w:pPr>
    <w:rPr>
      <w:rFonts w:ascii="超研澤中隸" w:eastAsia="超研澤中隸" w:hAnsi="Garamond MT"/>
      <w:spacing w:val="20"/>
      <w:kern w:val="0"/>
      <w:sz w:val="32"/>
      <w:lang w:eastAsia="zh-TW"/>
    </w:rPr>
  </w:style>
  <w:style w:type="character" w:customStyle="1" w:styleId="hps">
    <w:name w:val="hps"/>
    <w:basedOn w:val="DefaultParagraphFont"/>
    <w:rsid w:val="000A0F9C"/>
  </w:style>
  <w:style w:type="character" w:customStyle="1" w:styleId="apple-converted-space">
    <w:name w:val="apple-converted-space"/>
    <w:rsid w:val="000A0F9C"/>
  </w:style>
  <w:style w:type="paragraph" w:customStyle="1" w:styleId="Address0">
    <w:name w:val="Address"/>
    <w:basedOn w:val="Normal"/>
    <w:rsid w:val="000A0F9C"/>
    <w:pPr>
      <w:wordWrap w:val="0"/>
      <w:spacing w:line="260" w:lineRule="exact"/>
      <w:jc w:val="center"/>
    </w:pPr>
    <w:rPr>
      <w:rFonts w:eastAsia="BatangChe"/>
      <w:sz w:val="19"/>
      <w:lang w:eastAsia="ko-KR"/>
    </w:rPr>
  </w:style>
  <w:style w:type="character" w:customStyle="1" w:styleId="shorttext">
    <w:name w:val="short_text"/>
    <w:basedOn w:val="DefaultParagraphFont"/>
    <w:rsid w:val="000A0F9C"/>
  </w:style>
  <w:style w:type="character" w:customStyle="1" w:styleId="longtext">
    <w:name w:val="long_text"/>
    <w:basedOn w:val="DefaultParagraphFont"/>
    <w:rsid w:val="000A0F9C"/>
  </w:style>
  <w:style w:type="character" w:customStyle="1" w:styleId="style121">
    <w:name w:val="style121"/>
    <w:basedOn w:val="DefaultParagraphFont"/>
    <w:rsid w:val="000A0F9C"/>
    <w:rPr>
      <w:color w:val="FFFFFF"/>
      <w:sz w:val="29"/>
      <w:szCs w:val="29"/>
    </w:rPr>
  </w:style>
  <w:style w:type="paragraph" w:customStyle="1" w:styleId="Pa4">
    <w:name w:val="Pa4"/>
    <w:basedOn w:val="Normal"/>
    <w:next w:val="Normal"/>
    <w:uiPriority w:val="99"/>
    <w:rsid w:val="00EF5C7A"/>
    <w:pPr>
      <w:autoSpaceDE w:val="0"/>
      <w:autoSpaceDN w:val="0"/>
      <w:adjustRightInd w:val="0"/>
      <w:spacing w:line="260" w:lineRule="atLeast"/>
      <w:jc w:val="left"/>
    </w:pPr>
    <w:rPr>
      <w:rFonts w:eastAsia="PMingLiU"/>
      <w:kern w:val="0"/>
      <w:sz w:val="24"/>
      <w:szCs w:val="24"/>
      <w:lang w:eastAsia="zh-TW"/>
    </w:rPr>
  </w:style>
  <w:style w:type="paragraph" w:customStyle="1" w:styleId="explanation">
    <w:name w:val="explanation"/>
    <w:basedOn w:val="Normal"/>
    <w:rsid w:val="00EF5C7A"/>
    <w:pPr>
      <w:widowControl/>
      <w:spacing w:before="100" w:beforeAutospacing="1" w:after="100" w:afterAutospacing="1"/>
      <w:jc w:val="left"/>
    </w:pPr>
    <w:rPr>
      <w:rFonts w:ascii="PMingLiU" w:eastAsia="PMingLiU" w:hAnsi="PMingLiU" w:cs="PMingLiU"/>
      <w:kern w:val="0"/>
      <w:sz w:val="24"/>
      <w:szCs w:val="24"/>
      <w:lang w:eastAsia="zh-TW"/>
    </w:rPr>
  </w:style>
  <w:style w:type="paragraph" w:customStyle="1" w:styleId="Text">
    <w:name w:val="Text"/>
    <w:basedOn w:val="Normal"/>
    <w:rsid w:val="001A69DE"/>
    <w:pPr>
      <w:autoSpaceDE w:val="0"/>
      <w:autoSpaceDN w:val="0"/>
      <w:spacing w:line="252" w:lineRule="auto"/>
      <w:ind w:firstLine="202"/>
    </w:pPr>
    <w:rPr>
      <w:rFonts w:eastAsia="Batang"/>
      <w:kern w:val="0"/>
      <w:sz w:val="20"/>
      <w:lang w:eastAsia="ko-KR"/>
    </w:rPr>
  </w:style>
  <w:style w:type="character" w:customStyle="1" w:styleId="UnresolvedMention1">
    <w:name w:val="Unresolved Mention1"/>
    <w:basedOn w:val="DefaultParagraphFont"/>
    <w:uiPriority w:val="99"/>
    <w:semiHidden/>
    <w:unhideWhenUsed/>
    <w:rsid w:val="002731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746556">
      <w:bodyDiv w:val="1"/>
      <w:marLeft w:val="0"/>
      <w:marRight w:val="0"/>
      <w:marTop w:val="0"/>
      <w:marBottom w:val="0"/>
      <w:divBdr>
        <w:top w:val="none" w:sz="0" w:space="0" w:color="auto"/>
        <w:left w:val="none" w:sz="0" w:space="0" w:color="auto"/>
        <w:bottom w:val="none" w:sz="0" w:space="0" w:color="auto"/>
        <w:right w:val="none" w:sz="0" w:space="0" w:color="auto"/>
      </w:divBdr>
    </w:div>
    <w:div w:id="306594012">
      <w:bodyDiv w:val="1"/>
      <w:marLeft w:val="0"/>
      <w:marRight w:val="0"/>
      <w:marTop w:val="0"/>
      <w:marBottom w:val="0"/>
      <w:divBdr>
        <w:top w:val="none" w:sz="0" w:space="0" w:color="auto"/>
        <w:left w:val="none" w:sz="0" w:space="0" w:color="auto"/>
        <w:bottom w:val="none" w:sz="0" w:space="0" w:color="auto"/>
        <w:right w:val="none" w:sz="0" w:space="0" w:color="auto"/>
      </w:divBdr>
    </w:div>
    <w:div w:id="3114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85438">
          <w:marLeft w:val="0"/>
          <w:marRight w:val="0"/>
          <w:marTop w:val="0"/>
          <w:marBottom w:val="0"/>
          <w:divBdr>
            <w:top w:val="none" w:sz="0" w:space="0" w:color="auto"/>
            <w:left w:val="none" w:sz="0" w:space="0" w:color="auto"/>
            <w:bottom w:val="none" w:sz="0" w:space="0" w:color="auto"/>
            <w:right w:val="none" w:sz="0" w:space="0" w:color="auto"/>
          </w:divBdr>
          <w:divsChild>
            <w:div w:id="1027409011">
              <w:marLeft w:val="0"/>
              <w:marRight w:val="0"/>
              <w:marTop w:val="0"/>
              <w:marBottom w:val="0"/>
              <w:divBdr>
                <w:top w:val="none" w:sz="0" w:space="0" w:color="auto"/>
                <w:left w:val="none" w:sz="0" w:space="0" w:color="auto"/>
                <w:bottom w:val="none" w:sz="0" w:space="0" w:color="auto"/>
                <w:right w:val="none" w:sz="0" w:space="0" w:color="auto"/>
              </w:divBdr>
              <w:divsChild>
                <w:div w:id="870266702">
                  <w:marLeft w:val="0"/>
                  <w:marRight w:val="0"/>
                  <w:marTop w:val="0"/>
                  <w:marBottom w:val="0"/>
                  <w:divBdr>
                    <w:top w:val="none" w:sz="0" w:space="0" w:color="auto"/>
                    <w:left w:val="none" w:sz="0" w:space="0" w:color="auto"/>
                    <w:bottom w:val="none" w:sz="0" w:space="0" w:color="auto"/>
                    <w:right w:val="none" w:sz="0" w:space="0" w:color="auto"/>
                  </w:divBdr>
                  <w:divsChild>
                    <w:div w:id="1862938418">
                      <w:marLeft w:val="0"/>
                      <w:marRight w:val="0"/>
                      <w:marTop w:val="0"/>
                      <w:marBottom w:val="0"/>
                      <w:divBdr>
                        <w:top w:val="none" w:sz="0" w:space="0" w:color="auto"/>
                        <w:left w:val="none" w:sz="0" w:space="0" w:color="auto"/>
                        <w:bottom w:val="none" w:sz="0" w:space="0" w:color="auto"/>
                        <w:right w:val="none" w:sz="0" w:space="0" w:color="auto"/>
                      </w:divBdr>
                      <w:divsChild>
                        <w:div w:id="1694333476">
                          <w:marLeft w:val="0"/>
                          <w:marRight w:val="0"/>
                          <w:marTop w:val="0"/>
                          <w:marBottom w:val="0"/>
                          <w:divBdr>
                            <w:top w:val="none" w:sz="0" w:space="0" w:color="auto"/>
                            <w:left w:val="none" w:sz="0" w:space="0" w:color="auto"/>
                            <w:bottom w:val="none" w:sz="0" w:space="0" w:color="auto"/>
                            <w:right w:val="none" w:sz="0" w:space="0" w:color="auto"/>
                          </w:divBdr>
                          <w:divsChild>
                            <w:div w:id="114297866">
                              <w:marLeft w:val="0"/>
                              <w:marRight w:val="0"/>
                              <w:marTop w:val="0"/>
                              <w:marBottom w:val="0"/>
                              <w:divBdr>
                                <w:top w:val="none" w:sz="0" w:space="0" w:color="auto"/>
                                <w:left w:val="none" w:sz="0" w:space="0" w:color="auto"/>
                                <w:bottom w:val="none" w:sz="0" w:space="0" w:color="auto"/>
                                <w:right w:val="none" w:sz="0" w:space="0" w:color="auto"/>
                              </w:divBdr>
                              <w:divsChild>
                                <w:div w:id="1603414743">
                                  <w:marLeft w:val="0"/>
                                  <w:marRight w:val="0"/>
                                  <w:marTop w:val="0"/>
                                  <w:marBottom w:val="0"/>
                                  <w:divBdr>
                                    <w:top w:val="none" w:sz="0" w:space="0" w:color="auto"/>
                                    <w:left w:val="none" w:sz="0" w:space="0" w:color="auto"/>
                                    <w:bottom w:val="none" w:sz="0" w:space="0" w:color="auto"/>
                                    <w:right w:val="none" w:sz="0" w:space="0" w:color="auto"/>
                                  </w:divBdr>
                                  <w:divsChild>
                                    <w:div w:id="125202706">
                                      <w:marLeft w:val="0"/>
                                      <w:marRight w:val="0"/>
                                      <w:marTop w:val="0"/>
                                      <w:marBottom w:val="0"/>
                                      <w:divBdr>
                                        <w:top w:val="none" w:sz="0" w:space="0" w:color="auto"/>
                                        <w:left w:val="none" w:sz="0" w:space="0" w:color="auto"/>
                                        <w:bottom w:val="none" w:sz="0" w:space="0" w:color="auto"/>
                                        <w:right w:val="none" w:sz="0" w:space="0" w:color="auto"/>
                                      </w:divBdr>
                                      <w:divsChild>
                                        <w:div w:id="46493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6587894">
      <w:bodyDiv w:val="1"/>
      <w:marLeft w:val="0"/>
      <w:marRight w:val="0"/>
      <w:marTop w:val="0"/>
      <w:marBottom w:val="0"/>
      <w:divBdr>
        <w:top w:val="none" w:sz="0" w:space="0" w:color="auto"/>
        <w:left w:val="none" w:sz="0" w:space="0" w:color="auto"/>
        <w:bottom w:val="none" w:sz="0" w:space="0" w:color="auto"/>
        <w:right w:val="none" w:sz="0" w:space="0" w:color="auto"/>
      </w:divBdr>
    </w:div>
    <w:div w:id="484787186">
      <w:bodyDiv w:val="1"/>
      <w:marLeft w:val="0"/>
      <w:marRight w:val="0"/>
      <w:marTop w:val="0"/>
      <w:marBottom w:val="0"/>
      <w:divBdr>
        <w:top w:val="none" w:sz="0" w:space="0" w:color="auto"/>
        <w:left w:val="none" w:sz="0" w:space="0" w:color="auto"/>
        <w:bottom w:val="none" w:sz="0" w:space="0" w:color="auto"/>
        <w:right w:val="none" w:sz="0" w:space="0" w:color="auto"/>
      </w:divBdr>
      <w:divsChild>
        <w:div w:id="73553843">
          <w:marLeft w:val="0"/>
          <w:marRight w:val="0"/>
          <w:marTop w:val="0"/>
          <w:marBottom w:val="0"/>
          <w:divBdr>
            <w:top w:val="none" w:sz="0" w:space="0" w:color="auto"/>
            <w:left w:val="none" w:sz="0" w:space="0" w:color="auto"/>
            <w:bottom w:val="none" w:sz="0" w:space="0" w:color="auto"/>
            <w:right w:val="none" w:sz="0" w:space="0" w:color="auto"/>
          </w:divBdr>
          <w:divsChild>
            <w:div w:id="228931424">
              <w:marLeft w:val="0"/>
              <w:marRight w:val="0"/>
              <w:marTop w:val="0"/>
              <w:marBottom w:val="0"/>
              <w:divBdr>
                <w:top w:val="none" w:sz="0" w:space="0" w:color="auto"/>
                <w:left w:val="none" w:sz="0" w:space="0" w:color="auto"/>
                <w:bottom w:val="none" w:sz="0" w:space="0" w:color="auto"/>
                <w:right w:val="none" w:sz="0" w:space="0" w:color="auto"/>
              </w:divBdr>
              <w:divsChild>
                <w:div w:id="771629112">
                  <w:marLeft w:val="0"/>
                  <w:marRight w:val="0"/>
                  <w:marTop w:val="0"/>
                  <w:marBottom w:val="0"/>
                  <w:divBdr>
                    <w:top w:val="none" w:sz="0" w:space="0" w:color="auto"/>
                    <w:left w:val="none" w:sz="0" w:space="0" w:color="auto"/>
                    <w:bottom w:val="none" w:sz="0" w:space="0" w:color="auto"/>
                    <w:right w:val="none" w:sz="0" w:space="0" w:color="auto"/>
                  </w:divBdr>
                  <w:divsChild>
                    <w:div w:id="1908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856293">
      <w:bodyDiv w:val="1"/>
      <w:marLeft w:val="0"/>
      <w:marRight w:val="0"/>
      <w:marTop w:val="0"/>
      <w:marBottom w:val="0"/>
      <w:divBdr>
        <w:top w:val="none" w:sz="0" w:space="0" w:color="auto"/>
        <w:left w:val="none" w:sz="0" w:space="0" w:color="auto"/>
        <w:bottom w:val="none" w:sz="0" w:space="0" w:color="auto"/>
        <w:right w:val="none" w:sz="0" w:space="0" w:color="auto"/>
      </w:divBdr>
      <w:divsChild>
        <w:div w:id="448671938">
          <w:marLeft w:val="0"/>
          <w:marRight w:val="0"/>
          <w:marTop w:val="0"/>
          <w:marBottom w:val="0"/>
          <w:divBdr>
            <w:top w:val="none" w:sz="0" w:space="0" w:color="auto"/>
            <w:left w:val="none" w:sz="0" w:space="0" w:color="auto"/>
            <w:bottom w:val="none" w:sz="0" w:space="0" w:color="auto"/>
            <w:right w:val="none" w:sz="0" w:space="0" w:color="auto"/>
          </w:divBdr>
          <w:divsChild>
            <w:div w:id="17901458">
              <w:marLeft w:val="0"/>
              <w:marRight w:val="0"/>
              <w:marTop w:val="0"/>
              <w:marBottom w:val="0"/>
              <w:divBdr>
                <w:top w:val="none" w:sz="0" w:space="0" w:color="auto"/>
                <w:left w:val="none" w:sz="0" w:space="0" w:color="auto"/>
                <w:bottom w:val="none" w:sz="0" w:space="0" w:color="auto"/>
                <w:right w:val="none" w:sz="0" w:space="0" w:color="auto"/>
              </w:divBdr>
              <w:divsChild>
                <w:div w:id="417796341">
                  <w:marLeft w:val="0"/>
                  <w:marRight w:val="0"/>
                  <w:marTop w:val="0"/>
                  <w:marBottom w:val="0"/>
                  <w:divBdr>
                    <w:top w:val="none" w:sz="0" w:space="0" w:color="auto"/>
                    <w:left w:val="none" w:sz="0" w:space="0" w:color="auto"/>
                    <w:bottom w:val="none" w:sz="0" w:space="0" w:color="auto"/>
                    <w:right w:val="none" w:sz="0" w:space="0" w:color="auto"/>
                  </w:divBdr>
                  <w:divsChild>
                    <w:div w:id="9042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51085">
      <w:bodyDiv w:val="1"/>
      <w:marLeft w:val="0"/>
      <w:marRight w:val="0"/>
      <w:marTop w:val="0"/>
      <w:marBottom w:val="0"/>
      <w:divBdr>
        <w:top w:val="none" w:sz="0" w:space="0" w:color="auto"/>
        <w:left w:val="none" w:sz="0" w:space="0" w:color="auto"/>
        <w:bottom w:val="none" w:sz="0" w:space="0" w:color="auto"/>
        <w:right w:val="none" w:sz="0" w:space="0" w:color="auto"/>
      </w:divBdr>
      <w:divsChild>
        <w:div w:id="629744813">
          <w:marLeft w:val="0"/>
          <w:marRight w:val="0"/>
          <w:marTop w:val="0"/>
          <w:marBottom w:val="0"/>
          <w:divBdr>
            <w:top w:val="none" w:sz="0" w:space="0" w:color="auto"/>
            <w:left w:val="none" w:sz="0" w:space="0" w:color="auto"/>
            <w:bottom w:val="none" w:sz="0" w:space="0" w:color="auto"/>
            <w:right w:val="none" w:sz="0" w:space="0" w:color="auto"/>
          </w:divBdr>
          <w:divsChild>
            <w:div w:id="864908100">
              <w:marLeft w:val="0"/>
              <w:marRight w:val="0"/>
              <w:marTop w:val="0"/>
              <w:marBottom w:val="0"/>
              <w:divBdr>
                <w:top w:val="none" w:sz="0" w:space="0" w:color="auto"/>
                <w:left w:val="none" w:sz="0" w:space="0" w:color="auto"/>
                <w:bottom w:val="none" w:sz="0" w:space="0" w:color="auto"/>
                <w:right w:val="none" w:sz="0" w:space="0" w:color="auto"/>
              </w:divBdr>
              <w:divsChild>
                <w:div w:id="903445717">
                  <w:marLeft w:val="0"/>
                  <w:marRight w:val="0"/>
                  <w:marTop w:val="0"/>
                  <w:marBottom w:val="0"/>
                  <w:divBdr>
                    <w:top w:val="none" w:sz="0" w:space="0" w:color="auto"/>
                    <w:left w:val="none" w:sz="0" w:space="0" w:color="auto"/>
                    <w:bottom w:val="none" w:sz="0" w:space="0" w:color="auto"/>
                    <w:right w:val="none" w:sz="0" w:space="0" w:color="auto"/>
                  </w:divBdr>
                  <w:divsChild>
                    <w:div w:id="207358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831409">
      <w:bodyDiv w:val="1"/>
      <w:marLeft w:val="150"/>
      <w:marRight w:val="150"/>
      <w:marTop w:val="150"/>
      <w:marBottom w:val="150"/>
      <w:divBdr>
        <w:top w:val="none" w:sz="0" w:space="0" w:color="auto"/>
        <w:left w:val="none" w:sz="0" w:space="0" w:color="auto"/>
        <w:bottom w:val="none" w:sz="0" w:space="0" w:color="auto"/>
        <w:right w:val="none" w:sz="0" w:space="0" w:color="auto"/>
      </w:divBdr>
    </w:div>
    <w:div w:id="660472673">
      <w:bodyDiv w:val="1"/>
      <w:marLeft w:val="0"/>
      <w:marRight w:val="0"/>
      <w:marTop w:val="0"/>
      <w:marBottom w:val="0"/>
      <w:divBdr>
        <w:top w:val="none" w:sz="0" w:space="0" w:color="auto"/>
        <w:left w:val="none" w:sz="0" w:space="0" w:color="auto"/>
        <w:bottom w:val="none" w:sz="0" w:space="0" w:color="auto"/>
        <w:right w:val="none" w:sz="0" w:space="0" w:color="auto"/>
      </w:divBdr>
      <w:divsChild>
        <w:div w:id="1988239610">
          <w:marLeft w:val="0"/>
          <w:marRight w:val="0"/>
          <w:marTop w:val="0"/>
          <w:marBottom w:val="0"/>
          <w:divBdr>
            <w:top w:val="none" w:sz="0" w:space="0" w:color="auto"/>
            <w:left w:val="none" w:sz="0" w:space="0" w:color="auto"/>
            <w:bottom w:val="none" w:sz="0" w:space="0" w:color="auto"/>
            <w:right w:val="none" w:sz="0" w:space="0" w:color="auto"/>
          </w:divBdr>
          <w:divsChild>
            <w:div w:id="1326084143">
              <w:marLeft w:val="0"/>
              <w:marRight w:val="0"/>
              <w:marTop w:val="0"/>
              <w:marBottom w:val="0"/>
              <w:divBdr>
                <w:top w:val="none" w:sz="0" w:space="0" w:color="auto"/>
                <w:left w:val="none" w:sz="0" w:space="0" w:color="auto"/>
                <w:bottom w:val="none" w:sz="0" w:space="0" w:color="auto"/>
                <w:right w:val="none" w:sz="0" w:space="0" w:color="auto"/>
              </w:divBdr>
              <w:divsChild>
                <w:div w:id="981495457">
                  <w:marLeft w:val="0"/>
                  <w:marRight w:val="0"/>
                  <w:marTop w:val="0"/>
                  <w:marBottom w:val="0"/>
                  <w:divBdr>
                    <w:top w:val="none" w:sz="0" w:space="0" w:color="auto"/>
                    <w:left w:val="none" w:sz="0" w:space="0" w:color="auto"/>
                    <w:bottom w:val="none" w:sz="0" w:space="0" w:color="auto"/>
                    <w:right w:val="none" w:sz="0" w:space="0" w:color="auto"/>
                  </w:divBdr>
                  <w:divsChild>
                    <w:div w:id="56853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303484">
      <w:bodyDiv w:val="1"/>
      <w:marLeft w:val="120"/>
      <w:marRight w:val="0"/>
      <w:marTop w:val="80"/>
      <w:marBottom w:val="0"/>
      <w:divBdr>
        <w:top w:val="none" w:sz="0" w:space="0" w:color="auto"/>
        <w:left w:val="none" w:sz="0" w:space="0" w:color="auto"/>
        <w:bottom w:val="none" w:sz="0" w:space="0" w:color="auto"/>
        <w:right w:val="none" w:sz="0" w:space="0" w:color="auto"/>
      </w:divBdr>
      <w:divsChild>
        <w:div w:id="870917287">
          <w:marLeft w:val="0"/>
          <w:marRight w:val="0"/>
          <w:marTop w:val="0"/>
          <w:marBottom w:val="0"/>
          <w:divBdr>
            <w:top w:val="none" w:sz="0" w:space="0" w:color="auto"/>
            <w:left w:val="none" w:sz="0" w:space="0" w:color="auto"/>
            <w:bottom w:val="none" w:sz="0" w:space="0" w:color="auto"/>
            <w:right w:val="none" w:sz="0" w:space="0" w:color="auto"/>
          </w:divBdr>
          <w:divsChild>
            <w:div w:id="846096269">
              <w:marLeft w:val="0"/>
              <w:marRight w:val="0"/>
              <w:marTop w:val="0"/>
              <w:marBottom w:val="0"/>
              <w:divBdr>
                <w:top w:val="none" w:sz="0" w:space="0" w:color="auto"/>
                <w:left w:val="none" w:sz="0" w:space="0" w:color="auto"/>
                <w:bottom w:val="none" w:sz="0" w:space="0" w:color="auto"/>
                <w:right w:val="none" w:sz="0" w:space="0" w:color="auto"/>
              </w:divBdr>
              <w:divsChild>
                <w:div w:id="266693330">
                  <w:marLeft w:val="0"/>
                  <w:marRight w:val="0"/>
                  <w:marTop w:val="0"/>
                  <w:marBottom w:val="0"/>
                  <w:divBdr>
                    <w:top w:val="none" w:sz="0" w:space="0" w:color="auto"/>
                    <w:left w:val="none" w:sz="0" w:space="0" w:color="auto"/>
                    <w:bottom w:val="none" w:sz="0" w:space="0" w:color="auto"/>
                    <w:right w:val="none" w:sz="0" w:space="0" w:color="auto"/>
                  </w:divBdr>
                  <w:divsChild>
                    <w:div w:id="5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74213">
      <w:bodyDiv w:val="1"/>
      <w:marLeft w:val="0"/>
      <w:marRight w:val="0"/>
      <w:marTop w:val="0"/>
      <w:marBottom w:val="0"/>
      <w:divBdr>
        <w:top w:val="none" w:sz="0" w:space="0" w:color="auto"/>
        <w:left w:val="none" w:sz="0" w:space="0" w:color="auto"/>
        <w:bottom w:val="none" w:sz="0" w:space="0" w:color="auto"/>
        <w:right w:val="none" w:sz="0" w:space="0" w:color="auto"/>
      </w:divBdr>
    </w:div>
    <w:div w:id="1235092834">
      <w:bodyDiv w:val="1"/>
      <w:marLeft w:val="0"/>
      <w:marRight w:val="0"/>
      <w:marTop w:val="0"/>
      <w:marBottom w:val="0"/>
      <w:divBdr>
        <w:top w:val="none" w:sz="0" w:space="0" w:color="auto"/>
        <w:left w:val="none" w:sz="0" w:space="0" w:color="auto"/>
        <w:bottom w:val="none" w:sz="0" w:space="0" w:color="auto"/>
        <w:right w:val="none" w:sz="0" w:space="0" w:color="auto"/>
      </w:divBdr>
    </w:div>
    <w:div w:id="1437171031">
      <w:bodyDiv w:val="1"/>
      <w:marLeft w:val="0"/>
      <w:marRight w:val="0"/>
      <w:marTop w:val="0"/>
      <w:marBottom w:val="0"/>
      <w:divBdr>
        <w:top w:val="none" w:sz="0" w:space="0" w:color="auto"/>
        <w:left w:val="none" w:sz="0" w:space="0" w:color="auto"/>
        <w:bottom w:val="none" w:sz="0" w:space="0" w:color="auto"/>
        <w:right w:val="none" w:sz="0" w:space="0" w:color="auto"/>
      </w:divBdr>
    </w:div>
    <w:div w:id="1444886540">
      <w:bodyDiv w:val="1"/>
      <w:marLeft w:val="150"/>
      <w:marRight w:val="150"/>
      <w:marTop w:val="150"/>
      <w:marBottom w:val="150"/>
      <w:divBdr>
        <w:top w:val="none" w:sz="0" w:space="0" w:color="auto"/>
        <w:left w:val="none" w:sz="0" w:space="0" w:color="auto"/>
        <w:bottom w:val="none" w:sz="0" w:space="0" w:color="auto"/>
        <w:right w:val="none" w:sz="0" w:space="0" w:color="auto"/>
      </w:divBdr>
    </w:div>
    <w:div w:id="1460223739">
      <w:bodyDiv w:val="1"/>
      <w:marLeft w:val="0"/>
      <w:marRight w:val="0"/>
      <w:marTop w:val="0"/>
      <w:marBottom w:val="0"/>
      <w:divBdr>
        <w:top w:val="none" w:sz="0" w:space="0" w:color="auto"/>
        <w:left w:val="none" w:sz="0" w:space="0" w:color="auto"/>
        <w:bottom w:val="none" w:sz="0" w:space="0" w:color="auto"/>
        <w:right w:val="none" w:sz="0" w:space="0" w:color="auto"/>
      </w:divBdr>
    </w:div>
    <w:div w:id="150493532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822738">
          <w:marLeft w:val="0"/>
          <w:marRight w:val="0"/>
          <w:marTop w:val="0"/>
          <w:marBottom w:val="0"/>
          <w:divBdr>
            <w:top w:val="none" w:sz="0" w:space="0" w:color="auto"/>
            <w:left w:val="none" w:sz="0" w:space="0" w:color="auto"/>
            <w:bottom w:val="none" w:sz="0" w:space="0" w:color="auto"/>
            <w:right w:val="none" w:sz="0" w:space="0" w:color="auto"/>
          </w:divBdr>
        </w:div>
      </w:divsChild>
    </w:div>
    <w:div w:id="1512910974">
      <w:bodyDiv w:val="1"/>
      <w:marLeft w:val="0"/>
      <w:marRight w:val="0"/>
      <w:marTop w:val="0"/>
      <w:marBottom w:val="0"/>
      <w:divBdr>
        <w:top w:val="none" w:sz="0" w:space="0" w:color="auto"/>
        <w:left w:val="none" w:sz="0" w:space="0" w:color="auto"/>
        <w:bottom w:val="none" w:sz="0" w:space="0" w:color="auto"/>
        <w:right w:val="none" w:sz="0" w:space="0" w:color="auto"/>
      </w:divBdr>
      <w:divsChild>
        <w:div w:id="1895923012">
          <w:marLeft w:val="0"/>
          <w:marRight w:val="0"/>
          <w:marTop w:val="0"/>
          <w:marBottom w:val="0"/>
          <w:divBdr>
            <w:top w:val="none" w:sz="0" w:space="0" w:color="auto"/>
            <w:left w:val="none" w:sz="0" w:space="0" w:color="auto"/>
            <w:bottom w:val="none" w:sz="0" w:space="0" w:color="auto"/>
            <w:right w:val="none" w:sz="0" w:space="0" w:color="auto"/>
          </w:divBdr>
          <w:divsChild>
            <w:div w:id="223876063">
              <w:marLeft w:val="0"/>
              <w:marRight w:val="0"/>
              <w:marTop w:val="0"/>
              <w:marBottom w:val="0"/>
              <w:divBdr>
                <w:top w:val="none" w:sz="0" w:space="0" w:color="auto"/>
                <w:left w:val="none" w:sz="0" w:space="0" w:color="auto"/>
                <w:bottom w:val="none" w:sz="0" w:space="0" w:color="auto"/>
                <w:right w:val="none" w:sz="0" w:space="0" w:color="auto"/>
              </w:divBdr>
              <w:divsChild>
                <w:div w:id="631446383">
                  <w:marLeft w:val="0"/>
                  <w:marRight w:val="0"/>
                  <w:marTop w:val="0"/>
                  <w:marBottom w:val="0"/>
                  <w:divBdr>
                    <w:top w:val="none" w:sz="0" w:space="0" w:color="auto"/>
                    <w:left w:val="none" w:sz="0" w:space="0" w:color="auto"/>
                    <w:bottom w:val="none" w:sz="0" w:space="0" w:color="auto"/>
                    <w:right w:val="none" w:sz="0" w:space="0" w:color="auto"/>
                  </w:divBdr>
                  <w:divsChild>
                    <w:div w:id="249706247">
                      <w:marLeft w:val="0"/>
                      <w:marRight w:val="0"/>
                      <w:marTop w:val="0"/>
                      <w:marBottom w:val="0"/>
                      <w:divBdr>
                        <w:top w:val="none" w:sz="0" w:space="0" w:color="auto"/>
                        <w:left w:val="none" w:sz="0" w:space="0" w:color="auto"/>
                        <w:bottom w:val="none" w:sz="0" w:space="0" w:color="auto"/>
                        <w:right w:val="none" w:sz="0" w:space="0" w:color="auto"/>
                      </w:divBdr>
                      <w:divsChild>
                        <w:div w:id="236212003">
                          <w:marLeft w:val="0"/>
                          <w:marRight w:val="0"/>
                          <w:marTop w:val="0"/>
                          <w:marBottom w:val="0"/>
                          <w:divBdr>
                            <w:top w:val="none" w:sz="0" w:space="0" w:color="auto"/>
                            <w:left w:val="none" w:sz="0" w:space="0" w:color="auto"/>
                            <w:bottom w:val="none" w:sz="0" w:space="0" w:color="auto"/>
                            <w:right w:val="none" w:sz="0" w:space="0" w:color="auto"/>
                          </w:divBdr>
                          <w:divsChild>
                            <w:div w:id="220680898">
                              <w:marLeft w:val="0"/>
                              <w:marRight w:val="0"/>
                              <w:marTop w:val="0"/>
                              <w:marBottom w:val="0"/>
                              <w:divBdr>
                                <w:top w:val="none" w:sz="0" w:space="0" w:color="auto"/>
                                <w:left w:val="none" w:sz="0" w:space="0" w:color="auto"/>
                                <w:bottom w:val="none" w:sz="0" w:space="0" w:color="auto"/>
                                <w:right w:val="none" w:sz="0" w:space="0" w:color="auto"/>
                              </w:divBdr>
                              <w:divsChild>
                                <w:div w:id="2128039455">
                                  <w:marLeft w:val="0"/>
                                  <w:marRight w:val="0"/>
                                  <w:marTop w:val="0"/>
                                  <w:marBottom w:val="0"/>
                                  <w:divBdr>
                                    <w:top w:val="none" w:sz="0" w:space="0" w:color="auto"/>
                                    <w:left w:val="none" w:sz="0" w:space="0" w:color="auto"/>
                                    <w:bottom w:val="none" w:sz="0" w:space="0" w:color="auto"/>
                                    <w:right w:val="none" w:sz="0" w:space="0" w:color="auto"/>
                                  </w:divBdr>
                                  <w:divsChild>
                                    <w:div w:id="825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050624">
      <w:bodyDiv w:val="1"/>
      <w:marLeft w:val="0"/>
      <w:marRight w:val="0"/>
      <w:marTop w:val="0"/>
      <w:marBottom w:val="0"/>
      <w:divBdr>
        <w:top w:val="none" w:sz="0" w:space="0" w:color="auto"/>
        <w:left w:val="none" w:sz="0" w:space="0" w:color="auto"/>
        <w:bottom w:val="none" w:sz="0" w:space="0" w:color="auto"/>
        <w:right w:val="none" w:sz="0" w:space="0" w:color="auto"/>
      </w:divBdr>
      <w:divsChild>
        <w:div w:id="1577403222">
          <w:marLeft w:val="0"/>
          <w:marRight w:val="0"/>
          <w:marTop w:val="0"/>
          <w:marBottom w:val="0"/>
          <w:divBdr>
            <w:top w:val="none" w:sz="0" w:space="0" w:color="auto"/>
            <w:left w:val="none" w:sz="0" w:space="0" w:color="auto"/>
            <w:bottom w:val="none" w:sz="0" w:space="0" w:color="auto"/>
            <w:right w:val="none" w:sz="0" w:space="0" w:color="auto"/>
          </w:divBdr>
          <w:divsChild>
            <w:div w:id="952058844">
              <w:marLeft w:val="0"/>
              <w:marRight w:val="0"/>
              <w:marTop w:val="0"/>
              <w:marBottom w:val="0"/>
              <w:divBdr>
                <w:top w:val="none" w:sz="0" w:space="0" w:color="auto"/>
                <w:left w:val="none" w:sz="0" w:space="0" w:color="auto"/>
                <w:bottom w:val="none" w:sz="0" w:space="0" w:color="auto"/>
                <w:right w:val="none" w:sz="0" w:space="0" w:color="auto"/>
              </w:divBdr>
              <w:divsChild>
                <w:div w:id="1144657966">
                  <w:marLeft w:val="0"/>
                  <w:marRight w:val="0"/>
                  <w:marTop w:val="0"/>
                  <w:marBottom w:val="0"/>
                  <w:divBdr>
                    <w:top w:val="none" w:sz="0" w:space="0" w:color="auto"/>
                    <w:left w:val="none" w:sz="0" w:space="0" w:color="auto"/>
                    <w:bottom w:val="none" w:sz="0" w:space="0" w:color="auto"/>
                    <w:right w:val="none" w:sz="0" w:space="0" w:color="auto"/>
                  </w:divBdr>
                  <w:divsChild>
                    <w:div w:id="85003890">
                      <w:marLeft w:val="0"/>
                      <w:marRight w:val="0"/>
                      <w:marTop w:val="0"/>
                      <w:marBottom w:val="0"/>
                      <w:divBdr>
                        <w:top w:val="none" w:sz="0" w:space="0" w:color="auto"/>
                        <w:left w:val="none" w:sz="0" w:space="0" w:color="auto"/>
                        <w:bottom w:val="none" w:sz="0" w:space="0" w:color="auto"/>
                        <w:right w:val="none" w:sz="0" w:space="0" w:color="auto"/>
                      </w:divBdr>
                      <w:divsChild>
                        <w:div w:id="49962074">
                          <w:marLeft w:val="0"/>
                          <w:marRight w:val="0"/>
                          <w:marTop w:val="0"/>
                          <w:marBottom w:val="0"/>
                          <w:divBdr>
                            <w:top w:val="none" w:sz="0" w:space="0" w:color="auto"/>
                            <w:left w:val="none" w:sz="0" w:space="0" w:color="auto"/>
                            <w:bottom w:val="none" w:sz="0" w:space="0" w:color="auto"/>
                            <w:right w:val="none" w:sz="0" w:space="0" w:color="auto"/>
                          </w:divBdr>
                          <w:divsChild>
                            <w:div w:id="991639559">
                              <w:marLeft w:val="0"/>
                              <w:marRight w:val="0"/>
                              <w:marTop w:val="0"/>
                              <w:marBottom w:val="0"/>
                              <w:divBdr>
                                <w:top w:val="none" w:sz="0" w:space="0" w:color="auto"/>
                                <w:left w:val="none" w:sz="0" w:space="0" w:color="auto"/>
                                <w:bottom w:val="none" w:sz="0" w:space="0" w:color="auto"/>
                                <w:right w:val="none" w:sz="0" w:space="0" w:color="auto"/>
                              </w:divBdr>
                              <w:divsChild>
                                <w:div w:id="1345741592">
                                  <w:marLeft w:val="0"/>
                                  <w:marRight w:val="0"/>
                                  <w:marTop w:val="0"/>
                                  <w:marBottom w:val="0"/>
                                  <w:divBdr>
                                    <w:top w:val="none" w:sz="0" w:space="0" w:color="auto"/>
                                    <w:left w:val="none" w:sz="0" w:space="0" w:color="auto"/>
                                    <w:bottom w:val="none" w:sz="0" w:space="0" w:color="auto"/>
                                    <w:right w:val="none" w:sz="0" w:space="0" w:color="auto"/>
                                  </w:divBdr>
                                  <w:divsChild>
                                    <w:div w:id="11068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615717">
      <w:bodyDiv w:val="1"/>
      <w:marLeft w:val="0"/>
      <w:marRight w:val="0"/>
      <w:marTop w:val="0"/>
      <w:marBottom w:val="0"/>
      <w:divBdr>
        <w:top w:val="none" w:sz="0" w:space="0" w:color="auto"/>
        <w:left w:val="none" w:sz="0" w:space="0" w:color="auto"/>
        <w:bottom w:val="none" w:sz="0" w:space="0" w:color="auto"/>
        <w:right w:val="none" w:sz="0" w:space="0" w:color="auto"/>
      </w:divBdr>
    </w:div>
    <w:div w:id="1921406288">
      <w:bodyDiv w:val="1"/>
      <w:marLeft w:val="0"/>
      <w:marRight w:val="0"/>
      <w:marTop w:val="0"/>
      <w:marBottom w:val="0"/>
      <w:divBdr>
        <w:top w:val="none" w:sz="0" w:space="0" w:color="auto"/>
        <w:left w:val="none" w:sz="0" w:space="0" w:color="auto"/>
        <w:bottom w:val="none" w:sz="0" w:space="0" w:color="auto"/>
        <w:right w:val="none" w:sz="0" w:space="0" w:color="auto"/>
      </w:divBdr>
      <w:divsChild>
        <w:div w:id="1384672647">
          <w:marLeft w:val="0"/>
          <w:marRight w:val="0"/>
          <w:marTop w:val="0"/>
          <w:marBottom w:val="0"/>
          <w:divBdr>
            <w:top w:val="none" w:sz="0" w:space="0" w:color="auto"/>
            <w:left w:val="none" w:sz="0" w:space="0" w:color="auto"/>
            <w:bottom w:val="none" w:sz="0" w:space="0" w:color="auto"/>
            <w:right w:val="none" w:sz="0" w:space="0" w:color="auto"/>
          </w:divBdr>
          <w:divsChild>
            <w:div w:id="562714899">
              <w:marLeft w:val="0"/>
              <w:marRight w:val="0"/>
              <w:marTop w:val="0"/>
              <w:marBottom w:val="0"/>
              <w:divBdr>
                <w:top w:val="none" w:sz="0" w:space="0" w:color="auto"/>
                <w:left w:val="none" w:sz="0" w:space="0" w:color="auto"/>
                <w:bottom w:val="none" w:sz="0" w:space="0" w:color="auto"/>
                <w:right w:val="none" w:sz="0" w:space="0" w:color="auto"/>
              </w:divBdr>
              <w:divsChild>
                <w:div w:id="889803886">
                  <w:marLeft w:val="0"/>
                  <w:marRight w:val="0"/>
                  <w:marTop w:val="0"/>
                  <w:marBottom w:val="0"/>
                  <w:divBdr>
                    <w:top w:val="none" w:sz="0" w:space="0" w:color="auto"/>
                    <w:left w:val="none" w:sz="0" w:space="0" w:color="auto"/>
                    <w:bottom w:val="none" w:sz="0" w:space="0" w:color="auto"/>
                    <w:right w:val="none" w:sz="0" w:space="0" w:color="auto"/>
                  </w:divBdr>
                  <w:divsChild>
                    <w:div w:id="1108505282">
                      <w:marLeft w:val="0"/>
                      <w:marRight w:val="0"/>
                      <w:marTop w:val="0"/>
                      <w:marBottom w:val="0"/>
                      <w:divBdr>
                        <w:top w:val="none" w:sz="0" w:space="0" w:color="auto"/>
                        <w:left w:val="none" w:sz="0" w:space="0" w:color="auto"/>
                        <w:bottom w:val="none" w:sz="0" w:space="0" w:color="auto"/>
                        <w:right w:val="none" w:sz="0" w:space="0" w:color="auto"/>
                      </w:divBdr>
                      <w:divsChild>
                        <w:div w:id="899250837">
                          <w:marLeft w:val="0"/>
                          <w:marRight w:val="0"/>
                          <w:marTop w:val="0"/>
                          <w:marBottom w:val="0"/>
                          <w:divBdr>
                            <w:top w:val="none" w:sz="0" w:space="0" w:color="auto"/>
                            <w:left w:val="none" w:sz="0" w:space="0" w:color="auto"/>
                            <w:bottom w:val="none" w:sz="0" w:space="0" w:color="auto"/>
                            <w:right w:val="none" w:sz="0" w:space="0" w:color="auto"/>
                          </w:divBdr>
                          <w:divsChild>
                            <w:div w:id="650450270">
                              <w:marLeft w:val="0"/>
                              <w:marRight w:val="0"/>
                              <w:marTop w:val="0"/>
                              <w:marBottom w:val="0"/>
                              <w:divBdr>
                                <w:top w:val="none" w:sz="0" w:space="0" w:color="auto"/>
                                <w:left w:val="none" w:sz="0" w:space="0" w:color="auto"/>
                                <w:bottom w:val="none" w:sz="0" w:space="0" w:color="auto"/>
                                <w:right w:val="none" w:sz="0" w:space="0" w:color="auto"/>
                              </w:divBdr>
                              <w:divsChild>
                                <w:div w:id="883371913">
                                  <w:marLeft w:val="0"/>
                                  <w:marRight w:val="0"/>
                                  <w:marTop w:val="0"/>
                                  <w:marBottom w:val="0"/>
                                  <w:divBdr>
                                    <w:top w:val="none" w:sz="0" w:space="0" w:color="auto"/>
                                    <w:left w:val="none" w:sz="0" w:space="0" w:color="auto"/>
                                    <w:bottom w:val="none" w:sz="0" w:space="0" w:color="auto"/>
                                    <w:right w:val="none" w:sz="0" w:space="0" w:color="auto"/>
                                  </w:divBdr>
                                  <w:divsChild>
                                    <w:div w:id="65072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s://jurnal.umt.ac.id/index.php/ceria/inde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data%20instrumen%20nurul%20azmi%20psb.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100">
                <a:latin typeface="Palatino Linotype" panose="02040502050505030304" pitchFamily="18" charset="0"/>
              </a:rPr>
              <a:t>Perbandingan</a:t>
            </a:r>
            <a:r>
              <a:rPr lang="en-US" sz="1100" baseline="0">
                <a:latin typeface="Palatino Linotype" panose="02040502050505030304" pitchFamily="18" charset="0"/>
              </a:rPr>
              <a:t> Prasiklus, Siklus dan Siklus 2 dalam meningkatkan kreativitas seni pada anak usia 5-6 tahun  melalui media Pop Up Book</a:t>
            </a:r>
            <a:endParaRPr lang="en-US" sz="1100">
              <a:latin typeface="Palatino Linotype" panose="02040502050505030304" pitchFamily="18" charset="0"/>
            </a:endParaRP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4!$B$1</c:f>
              <c:strCache>
                <c:ptCount val="1"/>
                <c:pt idx="0">
                  <c:v>Prasiklus</c:v>
                </c:pt>
              </c:strCache>
            </c:strRef>
          </c:tx>
          <c:spPr>
            <a:solidFill>
              <a:schemeClr val="accent1"/>
            </a:solidFill>
            <a:ln>
              <a:noFill/>
            </a:ln>
            <a:effectLst/>
          </c:spPr>
          <c:invertIfNegative val="0"/>
          <c:cat>
            <c:strRef>
              <c:f>Sheet4!$A$2:$A$23</c:f>
              <c:strCache>
                <c:ptCount val="22"/>
                <c:pt idx="0">
                  <c:v>AR</c:v>
                </c:pt>
                <c:pt idx="1">
                  <c:v>TA</c:v>
                </c:pt>
                <c:pt idx="2">
                  <c:v>QN</c:v>
                </c:pt>
                <c:pt idx="3">
                  <c:v>AR</c:v>
                </c:pt>
                <c:pt idx="4">
                  <c:v>SA</c:v>
                </c:pt>
                <c:pt idx="5">
                  <c:v>SR</c:v>
                </c:pt>
                <c:pt idx="6">
                  <c:v>SE</c:v>
                </c:pt>
                <c:pt idx="7">
                  <c:v>SZ</c:v>
                </c:pt>
                <c:pt idx="8">
                  <c:v>RY</c:v>
                </c:pt>
                <c:pt idx="9">
                  <c:v>AQ</c:v>
                </c:pt>
                <c:pt idx="10">
                  <c:v>RH</c:v>
                </c:pt>
                <c:pt idx="11">
                  <c:v>RF</c:v>
                </c:pt>
                <c:pt idx="12">
                  <c:v>NH</c:v>
                </c:pt>
                <c:pt idx="13">
                  <c:v>NA</c:v>
                </c:pt>
                <c:pt idx="14">
                  <c:v>NS</c:v>
                </c:pt>
                <c:pt idx="15">
                  <c:v>MS</c:v>
                </c:pt>
                <c:pt idx="16">
                  <c:v>MA</c:v>
                </c:pt>
                <c:pt idx="17">
                  <c:v>KR</c:v>
                </c:pt>
                <c:pt idx="18">
                  <c:v>AK</c:v>
                </c:pt>
                <c:pt idx="19">
                  <c:v>AP</c:v>
                </c:pt>
                <c:pt idx="20">
                  <c:v>AA</c:v>
                </c:pt>
                <c:pt idx="21">
                  <c:v>AF</c:v>
                </c:pt>
              </c:strCache>
            </c:strRef>
          </c:cat>
          <c:val>
            <c:numRef>
              <c:f>Sheet4!$B$2:$B$23</c:f>
              <c:numCache>
                <c:formatCode>General</c:formatCode>
                <c:ptCount val="22"/>
                <c:pt idx="0">
                  <c:v>43.7</c:v>
                </c:pt>
                <c:pt idx="1">
                  <c:v>50</c:v>
                </c:pt>
                <c:pt idx="2">
                  <c:v>31.25</c:v>
                </c:pt>
                <c:pt idx="3">
                  <c:v>50</c:v>
                </c:pt>
                <c:pt idx="4">
                  <c:v>50</c:v>
                </c:pt>
                <c:pt idx="5">
                  <c:v>31.25</c:v>
                </c:pt>
                <c:pt idx="6">
                  <c:v>31.25</c:v>
                </c:pt>
                <c:pt idx="7">
                  <c:v>50</c:v>
                </c:pt>
                <c:pt idx="8">
                  <c:v>50</c:v>
                </c:pt>
                <c:pt idx="9">
                  <c:v>43.75</c:v>
                </c:pt>
                <c:pt idx="10">
                  <c:v>31.25</c:v>
                </c:pt>
                <c:pt idx="11">
                  <c:v>37.5</c:v>
                </c:pt>
                <c:pt idx="12">
                  <c:v>37.5</c:v>
                </c:pt>
                <c:pt idx="13">
                  <c:v>50</c:v>
                </c:pt>
                <c:pt idx="14">
                  <c:v>50</c:v>
                </c:pt>
                <c:pt idx="15">
                  <c:v>25.5</c:v>
                </c:pt>
                <c:pt idx="16">
                  <c:v>37.5</c:v>
                </c:pt>
                <c:pt idx="17">
                  <c:v>25.5</c:v>
                </c:pt>
                <c:pt idx="18">
                  <c:v>50</c:v>
                </c:pt>
                <c:pt idx="19">
                  <c:v>25.5</c:v>
                </c:pt>
                <c:pt idx="20">
                  <c:v>50</c:v>
                </c:pt>
                <c:pt idx="21">
                  <c:v>37.5</c:v>
                </c:pt>
              </c:numCache>
            </c:numRef>
          </c:val>
          <c:extLst>
            <c:ext xmlns:c16="http://schemas.microsoft.com/office/drawing/2014/chart" uri="{C3380CC4-5D6E-409C-BE32-E72D297353CC}">
              <c16:uniqueId val="{00000000-9610-46F2-B33B-AC585EDBC387}"/>
            </c:ext>
          </c:extLst>
        </c:ser>
        <c:ser>
          <c:idx val="1"/>
          <c:order val="1"/>
          <c:tx>
            <c:strRef>
              <c:f>Sheet4!$C$1</c:f>
              <c:strCache>
                <c:ptCount val="1"/>
                <c:pt idx="0">
                  <c:v>Siklus 1</c:v>
                </c:pt>
              </c:strCache>
            </c:strRef>
          </c:tx>
          <c:spPr>
            <a:solidFill>
              <a:schemeClr val="accent2"/>
            </a:solidFill>
            <a:ln>
              <a:noFill/>
            </a:ln>
            <a:effectLst/>
          </c:spPr>
          <c:invertIfNegative val="0"/>
          <c:cat>
            <c:strRef>
              <c:f>Sheet4!$A$2:$A$23</c:f>
              <c:strCache>
                <c:ptCount val="22"/>
                <c:pt idx="0">
                  <c:v>AR</c:v>
                </c:pt>
                <c:pt idx="1">
                  <c:v>TA</c:v>
                </c:pt>
                <c:pt idx="2">
                  <c:v>QN</c:v>
                </c:pt>
                <c:pt idx="3">
                  <c:v>AR</c:v>
                </c:pt>
                <c:pt idx="4">
                  <c:v>SA</c:v>
                </c:pt>
                <c:pt idx="5">
                  <c:v>SR</c:v>
                </c:pt>
                <c:pt idx="6">
                  <c:v>SE</c:v>
                </c:pt>
                <c:pt idx="7">
                  <c:v>SZ</c:v>
                </c:pt>
                <c:pt idx="8">
                  <c:v>RY</c:v>
                </c:pt>
                <c:pt idx="9">
                  <c:v>AQ</c:v>
                </c:pt>
                <c:pt idx="10">
                  <c:v>RH</c:v>
                </c:pt>
                <c:pt idx="11">
                  <c:v>RF</c:v>
                </c:pt>
                <c:pt idx="12">
                  <c:v>NH</c:v>
                </c:pt>
                <c:pt idx="13">
                  <c:v>NA</c:v>
                </c:pt>
                <c:pt idx="14">
                  <c:v>NS</c:v>
                </c:pt>
                <c:pt idx="15">
                  <c:v>MS</c:v>
                </c:pt>
                <c:pt idx="16">
                  <c:v>MA</c:v>
                </c:pt>
                <c:pt idx="17">
                  <c:v>KR</c:v>
                </c:pt>
                <c:pt idx="18">
                  <c:v>AK</c:v>
                </c:pt>
                <c:pt idx="19">
                  <c:v>AP</c:v>
                </c:pt>
                <c:pt idx="20">
                  <c:v>AA</c:v>
                </c:pt>
                <c:pt idx="21">
                  <c:v>AF</c:v>
                </c:pt>
              </c:strCache>
            </c:strRef>
          </c:cat>
          <c:val>
            <c:numRef>
              <c:f>Sheet4!$C$2:$C$23</c:f>
              <c:numCache>
                <c:formatCode>General</c:formatCode>
                <c:ptCount val="22"/>
                <c:pt idx="0">
                  <c:v>68.75</c:v>
                </c:pt>
                <c:pt idx="1">
                  <c:v>68.75</c:v>
                </c:pt>
                <c:pt idx="2">
                  <c:v>75</c:v>
                </c:pt>
                <c:pt idx="3">
                  <c:v>56.25</c:v>
                </c:pt>
                <c:pt idx="4">
                  <c:v>56.25</c:v>
                </c:pt>
                <c:pt idx="5">
                  <c:v>75</c:v>
                </c:pt>
                <c:pt idx="6">
                  <c:v>62.5</c:v>
                </c:pt>
                <c:pt idx="7">
                  <c:v>68.75</c:v>
                </c:pt>
                <c:pt idx="8">
                  <c:v>75</c:v>
                </c:pt>
                <c:pt idx="9">
                  <c:v>75</c:v>
                </c:pt>
                <c:pt idx="10">
                  <c:v>75</c:v>
                </c:pt>
                <c:pt idx="11">
                  <c:v>62.5</c:v>
                </c:pt>
                <c:pt idx="12">
                  <c:v>75</c:v>
                </c:pt>
                <c:pt idx="13">
                  <c:v>75</c:v>
                </c:pt>
                <c:pt idx="14">
                  <c:v>68.75</c:v>
                </c:pt>
                <c:pt idx="15">
                  <c:v>68.75</c:v>
                </c:pt>
                <c:pt idx="16">
                  <c:v>75</c:v>
                </c:pt>
                <c:pt idx="17">
                  <c:v>75</c:v>
                </c:pt>
                <c:pt idx="18">
                  <c:v>62.5</c:v>
                </c:pt>
                <c:pt idx="19">
                  <c:v>75</c:v>
                </c:pt>
                <c:pt idx="20">
                  <c:v>75</c:v>
                </c:pt>
                <c:pt idx="21">
                  <c:v>62.5</c:v>
                </c:pt>
              </c:numCache>
            </c:numRef>
          </c:val>
          <c:extLst>
            <c:ext xmlns:c16="http://schemas.microsoft.com/office/drawing/2014/chart" uri="{C3380CC4-5D6E-409C-BE32-E72D297353CC}">
              <c16:uniqueId val="{00000001-9610-46F2-B33B-AC585EDBC387}"/>
            </c:ext>
          </c:extLst>
        </c:ser>
        <c:ser>
          <c:idx val="2"/>
          <c:order val="2"/>
          <c:tx>
            <c:strRef>
              <c:f>Sheet4!$D$1</c:f>
              <c:strCache>
                <c:ptCount val="1"/>
                <c:pt idx="0">
                  <c:v>Siklus 2</c:v>
                </c:pt>
              </c:strCache>
            </c:strRef>
          </c:tx>
          <c:spPr>
            <a:solidFill>
              <a:schemeClr val="accent3"/>
            </a:solidFill>
            <a:ln>
              <a:noFill/>
            </a:ln>
            <a:effectLst/>
          </c:spPr>
          <c:invertIfNegative val="0"/>
          <c:cat>
            <c:strRef>
              <c:f>Sheet4!$A$2:$A$23</c:f>
              <c:strCache>
                <c:ptCount val="22"/>
                <c:pt idx="0">
                  <c:v>AR</c:v>
                </c:pt>
                <c:pt idx="1">
                  <c:v>TA</c:v>
                </c:pt>
                <c:pt idx="2">
                  <c:v>QN</c:v>
                </c:pt>
                <c:pt idx="3">
                  <c:v>AR</c:v>
                </c:pt>
                <c:pt idx="4">
                  <c:v>SA</c:v>
                </c:pt>
                <c:pt idx="5">
                  <c:v>SR</c:v>
                </c:pt>
                <c:pt idx="6">
                  <c:v>SE</c:v>
                </c:pt>
                <c:pt idx="7">
                  <c:v>SZ</c:v>
                </c:pt>
                <c:pt idx="8">
                  <c:v>RY</c:v>
                </c:pt>
                <c:pt idx="9">
                  <c:v>AQ</c:v>
                </c:pt>
                <c:pt idx="10">
                  <c:v>RH</c:v>
                </c:pt>
                <c:pt idx="11">
                  <c:v>RF</c:v>
                </c:pt>
                <c:pt idx="12">
                  <c:v>NH</c:v>
                </c:pt>
                <c:pt idx="13">
                  <c:v>NA</c:v>
                </c:pt>
                <c:pt idx="14">
                  <c:v>NS</c:v>
                </c:pt>
                <c:pt idx="15">
                  <c:v>MS</c:v>
                </c:pt>
                <c:pt idx="16">
                  <c:v>MA</c:v>
                </c:pt>
                <c:pt idx="17">
                  <c:v>KR</c:v>
                </c:pt>
                <c:pt idx="18">
                  <c:v>AK</c:v>
                </c:pt>
                <c:pt idx="19">
                  <c:v>AP</c:v>
                </c:pt>
                <c:pt idx="20">
                  <c:v>AA</c:v>
                </c:pt>
                <c:pt idx="21">
                  <c:v>AF</c:v>
                </c:pt>
              </c:strCache>
            </c:strRef>
          </c:cat>
          <c:val>
            <c:numRef>
              <c:f>Sheet4!$D$2:$D$23</c:f>
              <c:numCache>
                <c:formatCode>General</c:formatCode>
                <c:ptCount val="22"/>
                <c:pt idx="0">
                  <c:v>93.75</c:v>
                </c:pt>
                <c:pt idx="1">
                  <c:v>93.75</c:v>
                </c:pt>
                <c:pt idx="2">
                  <c:v>93.75</c:v>
                </c:pt>
                <c:pt idx="3">
                  <c:v>93.75</c:v>
                </c:pt>
                <c:pt idx="4">
                  <c:v>93.75</c:v>
                </c:pt>
                <c:pt idx="5">
                  <c:v>87.5</c:v>
                </c:pt>
                <c:pt idx="6">
                  <c:v>87.5</c:v>
                </c:pt>
                <c:pt idx="7">
                  <c:v>93.75</c:v>
                </c:pt>
                <c:pt idx="8">
                  <c:v>93.75</c:v>
                </c:pt>
                <c:pt idx="9">
                  <c:v>81.25</c:v>
                </c:pt>
                <c:pt idx="10">
                  <c:v>81.25</c:v>
                </c:pt>
                <c:pt idx="11">
                  <c:v>93.75</c:v>
                </c:pt>
                <c:pt idx="12">
                  <c:v>93.75</c:v>
                </c:pt>
                <c:pt idx="13">
                  <c:v>93.75</c:v>
                </c:pt>
                <c:pt idx="14">
                  <c:v>93.75</c:v>
                </c:pt>
                <c:pt idx="15">
                  <c:v>93.75</c:v>
                </c:pt>
                <c:pt idx="16">
                  <c:v>93.75</c:v>
                </c:pt>
                <c:pt idx="17">
                  <c:v>93.75</c:v>
                </c:pt>
                <c:pt idx="18">
                  <c:v>93.75</c:v>
                </c:pt>
                <c:pt idx="19">
                  <c:v>93.75</c:v>
                </c:pt>
                <c:pt idx="20">
                  <c:v>93.75</c:v>
                </c:pt>
                <c:pt idx="21">
                  <c:v>93.75</c:v>
                </c:pt>
              </c:numCache>
            </c:numRef>
          </c:val>
          <c:extLst>
            <c:ext xmlns:c16="http://schemas.microsoft.com/office/drawing/2014/chart" uri="{C3380CC4-5D6E-409C-BE32-E72D297353CC}">
              <c16:uniqueId val="{00000002-9610-46F2-B33B-AC585EDBC387}"/>
            </c:ext>
          </c:extLst>
        </c:ser>
        <c:dLbls>
          <c:showLegendKey val="0"/>
          <c:showVal val="0"/>
          <c:showCatName val="0"/>
          <c:showSerName val="0"/>
          <c:showPercent val="0"/>
          <c:showBubbleSize val="0"/>
        </c:dLbls>
        <c:gapWidth val="219"/>
        <c:overlap val="-27"/>
        <c:axId val="1994846576"/>
        <c:axId val="2051244976"/>
      </c:barChart>
      <c:catAx>
        <c:axId val="1994846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244976"/>
        <c:crosses val="autoZero"/>
        <c:auto val="1"/>
        <c:lblAlgn val="ctr"/>
        <c:lblOffset val="100"/>
        <c:noMultiLvlLbl val="0"/>
      </c:catAx>
      <c:valAx>
        <c:axId val="2051244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484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A312D-61FA-40E3-828F-E43CC61C4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044</Words>
  <Characters>2875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he Social Economic and Environmental Impacts of Trade Liberalization</vt:lpstr>
    </vt:vector>
  </TitlesOfParts>
  <Company>NAU</Company>
  <LinksUpToDate>false</LinksUpToDate>
  <CharactersWithSpaces>3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Economic and Environmental Impacts of Trade Liberalization</dc:title>
  <dc:creator>Asus</dc:creator>
  <cp:lastModifiedBy>Aisyah Putri Rambe</cp:lastModifiedBy>
  <cp:revision>2</cp:revision>
  <cp:lastPrinted>2025-07-21T05:39:00Z</cp:lastPrinted>
  <dcterms:created xsi:type="dcterms:W3CDTF">2025-07-23T05:18:00Z</dcterms:created>
  <dcterms:modified xsi:type="dcterms:W3CDTF">2025-07-2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80a0ecd6390aaec9c785594f2073d1147d7ccb249180e17f2b46bde252337fa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889b7c2d-aa0c-38a7-a179-92c8fbf16f3e</vt:lpwstr>
  </property>
  <property fmtid="{D5CDD505-2E9C-101B-9397-08002B2CF9AE}" pid="26" name="Mendeley Citation Style_1">
    <vt:lpwstr>http://www.zotero.org/styles/apa</vt:lpwstr>
  </property>
</Properties>
</file>